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271DDAEF" w:rsidR="00DA4852" w:rsidRPr="00D76344" w:rsidRDefault="00A77A85" w:rsidP="00647AA8">
      <w:r>
        <w:t>Version: TREKIS 4.</w:t>
      </w:r>
      <w:r w:rsidR="00E076A2">
        <w:t>1</w:t>
      </w:r>
      <w:r>
        <w:t>.202</w:t>
      </w:r>
      <w:r w:rsidR="00CC1451">
        <w:t>2</w:t>
      </w:r>
      <w:r w:rsidR="00840494">
        <w:t>.</w:t>
      </w:r>
      <w:r w:rsidR="00CC1451">
        <w:t>0</w:t>
      </w:r>
      <w:r w:rsidR="00CD643A">
        <w:t>9</w:t>
      </w:r>
      <w:r w:rsidR="00894C1F">
        <w:t>.</w:t>
      </w:r>
      <w:r w:rsidR="00CD643A">
        <w:t>06</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4A27F9">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w:t>
      </w:r>
      <w:proofErr w:type="spellStart"/>
      <w:r w:rsidRPr="00D00697">
        <w:t>Kurchatov</w:t>
      </w:r>
      <w:proofErr w:type="spellEnd"/>
      <w:r w:rsidRPr="00D00697">
        <w:t xml:space="preserve"> Institute’, </w:t>
      </w:r>
      <w:proofErr w:type="spellStart"/>
      <w:r w:rsidRPr="00D00697">
        <w:t>Kurchatov</w:t>
      </w:r>
      <w:proofErr w:type="spellEnd"/>
      <w:r w:rsidRPr="00D00697">
        <w:t xml:space="preserve">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 xml:space="preserve">Joint Institute for Nuclear Research, Joliot-Curie 6, 141980, </w:t>
      </w:r>
      <w:proofErr w:type="spellStart"/>
      <w:r w:rsidRPr="00D00697">
        <w:rPr>
          <w:rFonts w:cs="Calibri"/>
        </w:rPr>
        <w:t>Dubna</w:t>
      </w:r>
      <w:proofErr w:type="spellEnd"/>
      <w:r w:rsidRPr="00D00697">
        <w:rPr>
          <w:rFonts w:cs="Calibri"/>
        </w:rPr>
        <w:t>,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 xml:space="preserve">The Institute of Nuclear Physics, </w:t>
      </w:r>
      <w:proofErr w:type="spellStart"/>
      <w:r w:rsidRPr="00D00697">
        <w:t>Ibragimov</w:t>
      </w:r>
      <w:proofErr w:type="spellEnd"/>
      <w:r w:rsidRPr="00D00697">
        <w:t xml:space="preserve">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680562">
          <w:pPr>
            <w:pStyle w:val="TOCHeading"/>
            <w:spacing w:before="0" w:line="240" w:lineRule="auto"/>
          </w:pPr>
          <w:r>
            <w:rPr>
              <w:lang w:val="ru-RU"/>
            </w:rPr>
            <w:t>Оглавление</w:t>
          </w:r>
        </w:p>
        <w:p w14:paraId="5FC824D7" w14:textId="77777777"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1C3A3AB4"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00EAC2C4"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93E9598"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00FDD180"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245ABBF2"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7E8FF58"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50989C6F"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09B63F2B"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2FA21D3A"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9481448"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D3F02AB"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5564558"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69AF1809"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D39EDA7"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325F1E73"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061FE225"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10335A0B" w14:textId="77777777" w:rsidR="00AC04BE" w:rsidRDefault="00747A79"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1D121F1B"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5B4010BF"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43CF433B"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01531218"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6AE9C628"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2563E984"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AC04BE">
              <w:rPr>
                <w:noProof/>
                <w:webHidden/>
              </w:rPr>
              <w:t>11</w:t>
            </w:r>
            <w:r w:rsidR="00AC04BE">
              <w:rPr>
                <w:noProof/>
                <w:webHidden/>
              </w:rPr>
              <w:fldChar w:fldCharType="end"/>
            </w:r>
          </w:hyperlink>
        </w:p>
        <w:p w14:paraId="05022B13"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AC04BE">
              <w:rPr>
                <w:noProof/>
                <w:webHidden/>
              </w:rPr>
              <w:t>12</w:t>
            </w:r>
            <w:r w:rsidR="00AC04BE">
              <w:rPr>
                <w:noProof/>
                <w:webHidden/>
              </w:rPr>
              <w:fldChar w:fldCharType="end"/>
            </w:r>
          </w:hyperlink>
        </w:p>
        <w:p w14:paraId="3F3B1B45"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AC04BE">
              <w:rPr>
                <w:noProof/>
                <w:webHidden/>
              </w:rPr>
              <w:t>14</w:t>
            </w:r>
            <w:r w:rsidR="00AC04BE">
              <w:rPr>
                <w:noProof/>
                <w:webHidden/>
              </w:rPr>
              <w:fldChar w:fldCharType="end"/>
            </w:r>
          </w:hyperlink>
        </w:p>
        <w:p w14:paraId="5991F5B7"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AC04BE">
              <w:rPr>
                <w:noProof/>
                <w:webHidden/>
              </w:rPr>
              <w:t>22</w:t>
            </w:r>
            <w:r w:rsidR="00AC04BE">
              <w:rPr>
                <w:noProof/>
                <w:webHidden/>
              </w:rPr>
              <w:fldChar w:fldCharType="end"/>
            </w:r>
          </w:hyperlink>
        </w:p>
        <w:p w14:paraId="4F8C4A8A"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541480E6"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31A1DF8E"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2A0A28EC"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62D0B382"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B8370E4" w14:textId="77777777" w:rsidR="00AC04BE" w:rsidRDefault="00747A79"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C8EE5E4"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111660D4"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28D6861"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5EA1008"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1F75BEA0" w14:textId="77777777" w:rsidR="00AC04BE" w:rsidRDefault="00747A79"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031ED10D" w14:textId="77777777" w:rsidR="00AC04BE" w:rsidRDefault="00747A79"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504699CB" w14:textId="77777777" w:rsidR="00AC04BE" w:rsidRDefault="00747A79"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3F86D1D2" w14:textId="77777777" w:rsidR="00AC04BE" w:rsidRDefault="00747A79"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AC04BE">
              <w:rPr>
                <w:noProof/>
                <w:webHidden/>
              </w:rPr>
              <w:t>30</w:t>
            </w:r>
            <w:r w:rsidR="00AC04BE">
              <w:rPr>
                <w:noProof/>
                <w:webHidden/>
              </w:rPr>
              <w:fldChar w:fldCharType="end"/>
            </w:r>
          </w:hyperlink>
        </w:p>
        <w:p w14:paraId="322C444D" w14:textId="77777777" w:rsidR="00AC04BE" w:rsidRDefault="00747A79"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6744FDBC" w14:textId="77777777" w:rsidR="00AC04BE" w:rsidRDefault="00747A79"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5CC7053D" w14:textId="77777777" w:rsidR="00AC04BE" w:rsidRDefault="00747A79"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AC04BE">
              <w:rPr>
                <w:noProof/>
                <w:webHidden/>
              </w:rPr>
              <w:t>46</w:t>
            </w:r>
            <w:r w:rsidR="00AC04BE">
              <w:rPr>
                <w:noProof/>
                <w:webHidden/>
              </w:rPr>
              <w:fldChar w:fldCharType="end"/>
            </w:r>
          </w:hyperlink>
        </w:p>
        <w:p w14:paraId="5A20DD3C" w14:textId="77777777" w:rsidR="00AC04BE" w:rsidRDefault="00747A79"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39D42C1A" w14:textId="77777777" w:rsidR="00AC04BE" w:rsidRDefault="00747A79"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w:t>
            </w:r>
            <w:r w:rsidR="00AC04BE" w:rsidRPr="00852691">
              <w:rPr>
                <w:rStyle w:val="Hyperlink"/>
                <w:noProof/>
                <w:lang w:val="ru-RU"/>
              </w:rPr>
              <w:t>н</w:t>
            </w:r>
            <w:r w:rsidR="00AC04BE" w:rsidRPr="00852691">
              <w:rPr>
                <w:rStyle w:val="Hyperlink"/>
                <w:noProof/>
                <w:lang w:val="ru-RU"/>
              </w:rPr>
              <w:t>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1BACAB1A" w14:textId="77777777" w:rsidR="00E93261" w:rsidRDefault="00E93261" w:rsidP="00AC04BE">
          <w:pPr>
            <w:spacing w:after="0" w:line="240" w:lineRule="auto"/>
          </w:pPr>
          <w:r>
            <w:rPr>
              <w:b/>
              <w:bCs/>
            </w:rPr>
            <w:fldChar w:fldCharType="end"/>
          </w:r>
        </w:p>
      </w:sdtContent>
    </w:sdt>
    <w:p w14:paraId="4A2CCD20" w14:textId="77777777"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не только БТИ. Пользователь во входном файле может указать, какой частицей он хочет облучить мишень. В  данный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xml:space="preserve">, </w:t>
      </w:r>
      <w:proofErr w:type="spellStart"/>
      <w:r>
        <w:rPr>
          <w:lang w:val="ru-RU"/>
        </w:rPr>
        <w:t>двухтемпературную</w:t>
      </w:r>
      <w:proofErr w:type="spellEnd"/>
      <w:r>
        <w:rPr>
          <w:lang w:val="ru-RU"/>
        </w:rPr>
        <w:t xml:space="preserve">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w:t>
      </w:r>
      <w:proofErr w:type="spellStart"/>
      <w:r>
        <w:rPr>
          <w:lang w:val="ru-RU"/>
        </w:rPr>
        <w:t>нанокластерами</w:t>
      </w:r>
      <w:proofErr w:type="spellEnd"/>
      <w:r>
        <w:rPr>
          <w:lang w:val="ru-RU"/>
        </w:rPr>
        <w:t xml:space="preserve">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xml:space="preserve">, конечные слои, </w:t>
      </w:r>
      <w:proofErr w:type="spellStart"/>
      <w:r>
        <w:rPr>
          <w:lang w:val="ru-RU"/>
        </w:rPr>
        <w:t>нанокластеры</w:t>
      </w:r>
      <w:proofErr w:type="spellEnd"/>
      <w:r>
        <w:rPr>
          <w:lang w:val="ru-RU"/>
        </w:rPr>
        <w:t xml:space="preserve">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w:t>
      </w:r>
      <w:proofErr w:type="spellStart"/>
      <w:r>
        <w:rPr>
          <w:lang w:val="ru-RU"/>
        </w:rPr>
        <w:t>закодить</w:t>
      </w:r>
      <w:proofErr w:type="spellEnd"/>
      <w:r>
        <w:rPr>
          <w:lang w:val="ru-RU"/>
        </w:rPr>
        <w:t xml:space="preserve"> отдельно с параметрами, указанными пользователем).</w:t>
      </w:r>
    </w:p>
    <w:p w14:paraId="7CFB27F4" w14:textId="77777777"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93747191"/>
      <w:r w:rsidRPr="008547F3">
        <w:lastRenderedPageBreak/>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C73675" w:rsidRDefault="008547F3" w:rsidP="00C831AC">
      <w:pPr>
        <w:pStyle w:val="ListParagraph"/>
        <w:numPr>
          <w:ilvl w:val="0"/>
          <w:numId w:val="7"/>
        </w:numPr>
        <w:rPr>
          <w:i/>
          <w:lang w:val="ru-RU"/>
        </w:rPr>
      </w:pPr>
      <w:r w:rsidRPr="00C73675">
        <w:rPr>
          <w:i/>
        </w:rPr>
        <w:t xml:space="preserve">Relativistic </w:t>
      </w:r>
      <w:proofErr w:type="spellStart"/>
      <w:r w:rsidRPr="00C73675">
        <w:rPr>
          <w:i/>
          <w:lang w:val="ru-RU"/>
        </w:rPr>
        <w:t>Verlet</w:t>
      </w:r>
      <w:proofErr w:type="spellEnd"/>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93747192"/>
      <w:r w:rsidRPr="008547F3">
        <w:t>Electrons</w:t>
      </w:r>
      <w:bookmarkEnd w:id="3"/>
    </w:p>
    <w:p w14:paraId="209D566E" w14:textId="77777777"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14:paraId="4F098D21" w14:textId="77777777"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CD643A" w:rsidRDefault="00804004" w:rsidP="00F87CE8">
      <w:pPr>
        <w:pStyle w:val="ListParagraph"/>
        <w:rPr>
          <w:i/>
          <w:lang w:val="ru-RU"/>
        </w:rPr>
      </w:pPr>
      <w:r>
        <w:rPr>
          <w:lang w:val="ru-RU"/>
        </w:rPr>
        <w:t>Б</w:t>
      </w:r>
      <w:r w:rsidRPr="00CD643A">
        <w:rPr>
          <w:lang w:val="ru-RU"/>
        </w:rPr>
        <w:t xml:space="preserve">) </w:t>
      </w:r>
      <w:r w:rsidR="008547F3" w:rsidRPr="008547F3">
        <w:t>RBEB</w:t>
      </w:r>
      <w:r w:rsidR="008547F3" w:rsidRPr="00CD643A">
        <w:rPr>
          <w:lang w:val="ru-RU"/>
        </w:rPr>
        <w:t xml:space="preserve"> </w:t>
      </w:r>
      <w:r w:rsidR="008547F3" w:rsidRPr="008547F3">
        <w:t>cross</w:t>
      </w:r>
      <w:r w:rsidR="008547F3" w:rsidRPr="00CD643A">
        <w:rPr>
          <w:lang w:val="ru-RU"/>
        </w:rPr>
        <w:t xml:space="preserve"> </w:t>
      </w:r>
      <w:r w:rsidR="008547F3" w:rsidRPr="008547F3">
        <w:t>section</w:t>
      </w:r>
      <w:r w:rsidR="008547F3" w:rsidRPr="00CD643A">
        <w:rPr>
          <w:lang w:val="ru-RU"/>
        </w:rPr>
        <w:t xml:space="preserve"> – </w:t>
      </w:r>
      <w:r w:rsidR="00337080" w:rsidRPr="008547F3">
        <w:fldChar w:fldCharType="begin" w:fldLock="1"/>
      </w:r>
      <w:r w:rsidR="00C73675">
        <w:instrText>ADDIN</w:instrText>
      </w:r>
      <w:r w:rsidR="00C73675" w:rsidRPr="00CD643A">
        <w:rPr>
          <w:lang w:val="ru-RU"/>
        </w:rPr>
        <w:instrText xml:space="preserve"> </w:instrText>
      </w:r>
      <w:r w:rsidR="00C73675">
        <w:instrText>CSL</w:instrText>
      </w:r>
      <w:r w:rsidR="00C73675" w:rsidRPr="00CD643A">
        <w:rPr>
          <w:lang w:val="ru-RU"/>
        </w:rPr>
        <w:instrText>_</w:instrText>
      </w:r>
      <w:r w:rsidR="00C73675">
        <w:instrText>CITATION</w:instrText>
      </w:r>
      <w:r w:rsidR="00C73675" w:rsidRPr="00CD643A">
        <w:rPr>
          <w:lang w:val="ru-RU"/>
        </w:rPr>
        <w:instrText xml:space="preserve"> {"</w:instrText>
      </w:r>
      <w:r w:rsidR="00C73675">
        <w:instrText>citationItems</w:instrText>
      </w:r>
      <w:r w:rsidR="00C73675" w:rsidRPr="00CD643A">
        <w:rPr>
          <w:lang w:val="ru-RU"/>
        </w:rPr>
        <w:instrText>":[{"</w:instrText>
      </w:r>
      <w:r w:rsidR="00C73675">
        <w:instrText>id</w:instrText>
      </w:r>
      <w:r w:rsidR="00C73675" w:rsidRPr="00CD643A">
        <w:rPr>
          <w:lang w:val="ru-RU"/>
        </w:rPr>
        <w:instrText>":"</w:instrText>
      </w:r>
      <w:r w:rsidR="00C73675">
        <w:instrText>ITEM</w:instrText>
      </w:r>
      <w:r w:rsidR="00C73675" w:rsidRPr="00CD643A">
        <w:rPr>
          <w:lang w:val="ru-RU"/>
        </w:rPr>
        <w:instrText>-1","</w:instrText>
      </w:r>
      <w:r w:rsidR="00C73675">
        <w:instrText>itemData</w:instrText>
      </w:r>
      <w:r w:rsidR="00C73675" w:rsidRPr="00CD643A">
        <w:rPr>
          <w:lang w:val="ru-RU"/>
        </w:rPr>
        <w:instrText>":{"</w:instrText>
      </w:r>
      <w:r w:rsidR="00C73675">
        <w:instrText>DOI</w:instrText>
      </w:r>
      <w:r w:rsidR="00C73675" w:rsidRPr="00CD643A">
        <w:rPr>
          <w:lang w:val="ru-RU"/>
        </w:rPr>
        <w:instrText>":"10.1103/</w:instrText>
      </w:r>
      <w:r w:rsidR="00C73675">
        <w:instrText>PhysRevA</w:instrText>
      </w:r>
      <w:r w:rsidR="00C73675" w:rsidRPr="00CD643A">
        <w:rPr>
          <w:lang w:val="ru-RU"/>
        </w:rPr>
        <w:instrText>.62.052710","</w:instrText>
      </w:r>
      <w:r w:rsidR="00C73675">
        <w:instrText>ISSN</w:instrText>
      </w:r>
      <w:r w:rsidR="00C73675" w:rsidRPr="00CD643A">
        <w:rPr>
          <w:lang w:val="ru-RU"/>
        </w:rPr>
        <w:instrText>":"1050-2947","</w:instrText>
      </w:r>
      <w:r w:rsidR="00C73675">
        <w:instrText>author</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Kim</w:instrText>
      </w:r>
      <w:r w:rsidR="00C73675" w:rsidRPr="00CD643A">
        <w:rPr>
          <w:lang w:val="ru-RU"/>
        </w:rPr>
        <w:instrText>","</w:instrText>
      </w:r>
      <w:r w:rsidR="00C73675">
        <w:instrText>given</w:instrText>
      </w:r>
      <w:r w:rsidR="00C73675" w:rsidRPr="00CD643A">
        <w:rPr>
          <w:lang w:val="ru-RU"/>
        </w:rPr>
        <w:instrText>":"</w:instrText>
      </w:r>
      <w:r w:rsidR="00C73675">
        <w:instrText>Yong</w:instrText>
      </w:r>
      <w:r w:rsidR="00C73675" w:rsidRPr="00CD643A">
        <w:rPr>
          <w:lang w:val="ru-RU"/>
        </w:rPr>
        <w:instrText>-</w:instrText>
      </w:r>
      <w:r w:rsidR="00C73675">
        <w:instrText>Ki</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Santos</w:instrText>
      </w:r>
      <w:r w:rsidR="00C73675" w:rsidRPr="00CD643A">
        <w:rPr>
          <w:lang w:val="ru-RU"/>
        </w:rPr>
        <w:instrText>","</w:instrText>
      </w:r>
      <w:r w:rsidR="00C73675">
        <w:instrText>given</w:instrText>
      </w:r>
      <w:r w:rsidR="00C73675" w:rsidRPr="00CD643A">
        <w:rPr>
          <w:lang w:val="ru-RU"/>
        </w:rPr>
        <w:instrText>":"</w:instrText>
      </w:r>
      <w:r w:rsidR="00C73675">
        <w:instrText>Jos</w:instrText>
      </w:r>
      <w:r w:rsidR="00C73675" w:rsidRPr="00CD643A">
        <w:rPr>
          <w:lang w:val="ru-RU"/>
        </w:rPr>
        <w:instrText xml:space="preserve">é </w:instrText>
      </w:r>
      <w:r w:rsidR="00C73675">
        <w:instrText>Paulo</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Parente</w:instrText>
      </w:r>
      <w:r w:rsidR="00C73675" w:rsidRPr="00CD643A">
        <w:rPr>
          <w:lang w:val="ru-RU"/>
        </w:rPr>
        <w:instrText>","</w:instrText>
      </w:r>
      <w:r w:rsidR="00C73675">
        <w:instrText>given</w:instrText>
      </w:r>
      <w:r w:rsidR="00C73675" w:rsidRPr="00CD643A">
        <w:rPr>
          <w:lang w:val="ru-RU"/>
        </w:rPr>
        <w:instrText>":"</w:instrText>
      </w:r>
      <w:r w:rsidR="00C73675">
        <w:instrText>Fernando</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container</w:instrText>
      </w:r>
      <w:r w:rsidR="00C73675" w:rsidRPr="00CD643A">
        <w:rPr>
          <w:lang w:val="ru-RU"/>
        </w:rPr>
        <w:instrText>-</w:instrText>
      </w:r>
      <w:r w:rsidR="00C73675">
        <w:instrText>title</w:instrText>
      </w:r>
      <w:r w:rsidR="00C73675" w:rsidRPr="00CD643A">
        <w:rPr>
          <w:lang w:val="ru-RU"/>
        </w:rPr>
        <w:instrText>":"</w:instrText>
      </w:r>
      <w:r w:rsidR="00C73675">
        <w:instrText>Physical</w:instrText>
      </w:r>
      <w:r w:rsidR="00C73675" w:rsidRPr="00CD643A">
        <w:rPr>
          <w:lang w:val="ru-RU"/>
        </w:rPr>
        <w:instrText xml:space="preserve"> </w:instrText>
      </w:r>
      <w:r w:rsidR="00C73675">
        <w:instrText>Review</w:instrText>
      </w:r>
      <w:r w:rsidR="00C73675" w:rsidRPr="00CD643A">
        <w:rPr>
          <w:lang w:val="ru-RU"/>
        </w:rPr>
        <w:instrText xml:space="preserve"> </w:instrText>
      </w:r>
      <w:r w:rsidR="00C73675">
        <w:instrText>A</w:instrText>
      </w:r>
      <w:r w:rsidR="00C73675" w:rsidRPr="00CD643A">
        <w:rPr>
          <w:lang w:val="ru-RU"/>
        </w:rPr>
        <w:instrText>","</w:instrText>
      </w:r>
      <w:r w:rsidR="00C73675">
        <w:instrText>id</w:instrText>
      </w:r>
      <w:r w:rsidR="00C73675" w:rsidRPr="00CD643A">
        <w:rPr>
          <w:lang w:val="ru-RU"/>
        </w:rPr>
        <w:instrText>":"</w:instrText>
      </w:r>
      <w:r w:rsidR="00C73675">
        <w:instrText>ITEM</w:instrText>
      </w:r>
      <w:r w:rsidR="00C73675" w:rsidRPr="00CD643A">
        <w:rPr>
          <w:lang w:val="ru-RU"/>
        </w:rPr>
        <w:instrText>-1","</w:instrText>
      </w:r>
      <w:r w:rsidR="00C73675">
        <w:instrText>issue</w:instrText>
      </w:r>
      <w:r w:rsidR="00C73675" w:rsidRPr="00CD643A">
        <w:rPr>
          <w:lang w:val="ru-RU"/>
        </w:rPr>
        <w:instrText>":"5","</w:instrText>
      </w:r>
      <w:r w:rsidR="00C73675">
        <w:instrText>issued</w:instrText>
      </w:r>
      <w:r w:rsidR="00C73675" w:rsidRPr="00CD643A">
        <w:rPr>
          <w:lang w:val="ru-RU"/>
        </w:rPr>
        <w:instrText>":{"</w:instrText>
      </w:r>
      <w:r w:rsidR="00C73675">
        <w:instrText>date</w:instrText>
      </w:r>
      <w:r w:rsidR="00C73675" w:rsidRPr="00CD643A">
        <w:rPr>
          <w:lang w:val="ru-RU"/>
        </w:rPr>
        <w:instrText>-</w:instrText>
      </w:r>
      <w:r w:rsidR="00C73675">
        <w:instrText>parts</w:instrText>
      </w:r>
      <w:r w:rsidR="00C73675" w:rsidRPr="00CD643A">
        <w:rPr>
          <w:lang w:val="ru-RU"/>
        </w:rPr>
        <w:instrText>":[["2000","10"]]},"</w:instrText>
      </w:r>
      <w:r w:rsidR="00C73675">
        <w:instrText>page</w:instrText>
      </w:r>
      <w:r w:rsidR="00C73675" w:rsidRPr="00CD643A">
        <w:rPr>
          <w:lang w:val="ru-RU"/>
        </w:rPr>
        <w:instrText>":"52710","</w:instrText>
      </w:r>
      <w:r w:rsidR="00C73675">
        <w:instrText>publisher</w:instrText>
      </w:r>
      <w:r w:rsidR="00C73675" w:rsidRPr="00CD643A">
        <w:rPr>
          <w:lang w:val="ru-RU"/>
        </w:rPr>
        <w:instrText>":"</w:instrText>
      </w:r>
      <w:r w:rsidR="00C73675">
        <w:instrText>American</w:instrText>
      </w:r>
      <w:r w:rsidR="00C73675" w:rsidRPr="00CD643A">
        <w:rPr>
          <w:lang w:val="ru-RU"/>
        </w:rPr>
        <w:instrText xml:space="preserve"> </w:instrText>
      </w:r>
      <w:r w:rsidR="00C73675">
        <w:instrText>Physical</w:instrText>
      </w:r>
      <w:r w:rsidR="00C73675" w:rsidRPr="00CD643A">
        <w:rPr>
          <w:lang w:val="ru-RU"/>
        </w:rPr>
        <w:instrText xml:space="preserve"> </w:instrText>
      </w:r>
      <w:r w:rsidR="00C73675">
        <w:instrText>Society</w:instrText>
      </w:r>
      <w:r w:rsidR="00C73675" w:rsidRPr="00CD643A">
        <w:rPr>
          <w:lang w:val="ru-RU"/>
        </w:rPr>
        <w:instrText>","</w:instrText>
      </w:r>
      <w:r w:rsidR="00C73675">
        <w:instrText>title</w:instrText>
      </w:r>
      <w:r w:rsidR="00C73675" w:rsidRPr="00CD643A">
        <w:rPr>
          <w:lang w:val="ru-RU"/>
        </w:rPr>
        <w:instrText>":"</w:instrText>
      </w:r>
      <w:r w:rsidR="00C73675">
        <w:instrText>Extension</w:instrText>
      </w:r>
      <w:r w:rsidR="00C73675" w:rsidRPr="00CD643A">
        <w:rPr>
          <w:lang w:val="ru-RU"/>
        </w:rPr>
        <w:instrText xml:space="preserve"> </w:instrText>
      </w:r>
      <w:r w:rsidR="00C73675">
        <w:instrText>of</w:instrText>
      </w:r>
      <w:r w:rsidR="00C73675" w:rsidRPr="00CD643A">
        <w:rPr>
          <w:lang w:val="ru-RU"/>
        </w:rPr>
        <w:instrText xml:space="preserve"> </w:instrText>
      </w:r>
      <w:r w:rsidR="00C73675">
        <w:instrText>the</w:instrText>
      </w:r>
      <w:r w:rsidR="00C73675" w:rsidRPr="00CD643A">
        <w:rPr>
          <w:lang w:val="ru-RU"/>
        </w:rPr>
        <w:instrText xml:space="preserve"> </w:instrText>
      </w:r>
      <w:r w:rsidR="00C73675">
        <w:instrText>binary</w:instrText>
      </w:r>
      <w:r w:rsidR="00C73675" w:rsidRPr="00CD643A">
        <w:rPr>
          <w:lang w:val="ru-RU"/>
        </w:rPr>
        <w:instrText>-</w:instrText>
      </w:r>
      <w:r w:rsidR="00C73675">
        <w:instrText>encounter</w:instrText>
      </w:r>
      <w:r w:rsidR="00C73675" w:rsidRPr="00CD643A">
        <w:rPr>
          <w:lang w:val="ru-RU"/>
        </w:rPr>
        <w:instrText>-</w:instrText>
      </w:r>
      <w:r w:rsidR="00C73675">
        <w:instrText>dipole</w:instrText>
      </w:r>
      <w:r w:rsidR="00C73675" w:rsidRPr="00CD643A">
        <w:rPr>
          <w:lang w:val="ru-RU"/>
        </w:rPr>
        <w:instrText xml:space="preserve"> </w:instrText>
      </w:r>
      <w:r w:rsidR="00C73675">
        <w:instrText>model</w:instrText>
      </w:r>
      <w:r w:rsidR="00C73675" w:rsidRPr="00CD643A">
        <w:rPr>
          <w:lang w:val="ru-RU"/>
        </w:rPr>
        <w:instrText xml:space="preserve"> </w:instrText>
      </w:r>
      <w:r w:rsidR="00C73675">
        <w:instrText>to</w:instrText>
      </w:r>
      <w:r w:rsidR="00C73675" w:rsidRPr="00CD643A">
        <w:rPr>
          <w:lang w:val="ru-RU"/>
        </w:rPr>
        <w:instrText xml:space="preserve"> </w:instrText>
      </w:r>
      <w:r w:rsidR="00C73675">
        <w:instrText>relativistic</w:instrText>
      </w:r>
      <w:r w:rsidR="00C73675" w:rsidRPr="00CD643A">
        <w:rPr>
          <w:lang w:val="ru-RU"/>
        </w:rPr>
        <w:instrText xml:space="preserve"> </w:instrText>
      </w:r>
      <w:r w:rsidR="00C73675">
        <w:instrText>incident</w:instrText>
      </w:r>
      <w:r w:rsidR="00C73675" w:rsidRPr="00CD643A">
        <w:rPr>
          <w:lang w:val="ru-RU"/>
        </w:rPr>
        <w:instrText xml:space="preserve"> </w:instrText>
      </w:r>
      <w:r w:rsidR="00C73675">
        <w:instrText>electrons</w:instrText>
      </w:r>
      <w:r w:rsidR="00C73675" w:rsidRPr="00CD643A">
        <w:rPr>
          <w:lang w:val="ru-RU"/>
        </w:rPr>
        <w:instrText>","</w:instrText>
      </w:r>
      <w:r w:rsidR="00C73675">
        <w:instrText>type</w:instrText>
      </w:r>
      <w:r w:rsidR="00C73675" w:rsidRPr="00CD643A">
        <w:rPr>
          <w:lang w:val="ru-RU"/>
        </w:rPr>
        <w:instrText>":"</w:instrText>
      </w:r>
      <w:r w:rsidR="00C73675">
        <w:instrText>article</w:instrText>
      </w:r>
      <w:r w:rsidR="00C73675" w:rsidRPr="00CD643A">
        <w:rPr>
          <w:lang w:val="ru-RU"/>
        </w:rPr>
        <w:instrText>-</w:instrText>
      </w:r>
      <w:r w:rsidR="00C73675">
        <w:instrText>journal</w:instrText>
      </w:r>
      <w:r w:rsidR="00C73675" w:rsidRPr="00CD643A">
        <w:rPr>
          <w:lang w:val="ru-RU"/>
        </w:rPr>
        <w:instrText>","</w:instrText>
      </w:r>
      <w:r w:rsidR="00C73675">
        <w:instrText>volume</w:instrText>
      </w:r>
      <w:r w:rsidR="00C73675" w:rsidRPr="00CD643A">
        <w:rPr>
          <w:lang w:val="ru-RU"/>
        </w:rPr>
        <w:instrText>":"62"},"</w:instrText>
      </w:r>
      <w:r w:rsidR="00C73675">
        <w:instrText>uris</w:instrText>
      </w:r>
      <w:r w:rsidR="00C73675" w:rsidRPr="00CD643A">
        <w:rPr>
          <w:lang w:val="ru-RU"/>
        </w:rPr>
        <w:instrText>":["</w:instrText>
      </w:r>
      <w:r w:rsidR="00C73675">
        <w:instrText>http</w:instrText>
      </w:r>
      <w:r w:rsidR="00C73675" w:rsidRPr="00CD643A">
        <w:rPr>
          <w:lang w:val="ru-RU"/>
        </w:rPr>
        <w:instrText>://</w:instrText>
      </w:r>
      <w:r w:rsidR="00C73675">
        <w:instrText>www</w:instrText>
      </w:r>
      <w:r w:rsidR="00C73675" w:rsidRPr="00CD643A">
        <w:rPr>
          <w:lang w:val="ru-RU"/>
        </w:rPr>
        <w:instrText>.</w:instrText>
      </w:r>
      <w:r w:rsidR="00C73675">
        <w:instrText>mendeley</w:instrText>
      </w:r>
      <w:r w:rsidR="00C73675" w:rsidRPr="00CD643A">
        <w:rPr>
          <w:lang w:val="ru-RU"/>
        </w:rPr>
        <w:instrText>.</w:instrText>
      </w:r>
      <w:r w:rsidR="00C73675">
        <w:instrText>com</w:instrText>
      </w:r>
      <w:r w:rsidR="00C73675" w:rsidRPr="00CD643A">
        <w:rPr>
          <w:lang w:val="ru-RU"/>
        </w:rPr>
        <w:instrText>/</w:instrText>
      </w:r>
      <w:r w:rsidR="00C73675">
        <w:instrText>documents</w:instrText>
      </w:r>
      <w:r w:rsidR="00C73675" w:rsidRPr="00CD643A">
        <w:rPr>
          <w:lang w:val="ru-RU"/>
        </w:rPr>
        <w:instrText>/?</w:instrText>
      </w:r>
      <w:r w:rsidR="00C73675">
        <w:instrText>uuid</w:instrText>
      </w:r>
      <w:r w:rsidR="00C73675" w:rsidRPr="00CD643A">
        <w:rPr>
          <w:lang w:val="ru-RU"/>
        </w:rPr>
        <w:instrText>=</w:instrText>
      </w:r>
      <w:r w:rsidR="00C73675">
        <w:instrText>af</w:instrText>
      </w:r>
      <w:r w:rsidR="00C73675" w:rsidRPr="00CD643A">
        <w:rPr>
          <w:lang w:val="ru-RU"/>
        </w:rPr>
        <w:instrText>804</w:instrText>
      </w:r>
      <w:r w:rsidR="00C73675">
        <w:instrText>cfc</w:instrText>
      </w:r>
      <w:r w:rsidR="00C73675" w:rsidRPr="00CD643A">
        <w:rPr>
          <w:lang w:val="ru-RU"/>
        </w:rPr>
        <w:instrText>-547</w:instrText>
      </w:r>
      <w:r w:rsidR="00C73675">
        <w:instrText>b</w:instrText>
      </w:r>
      <w:r w:rsidR="00C73675" w:rsidRPr="00CD643A">
        <w:rPr>
          <w:lang w:val="ru-RU"/>
        </w:rPr>
        <w:instrText>-48</w:instrText>
      </w:r>
      <w:r w:rsidR="00C73675">
        <w:instrText>fc</w:instrText>
      </w:r>
      <w:r w:rsidR="00C73675" w:rsidRPr="00CD643A">
        <w:rPr>
          <w:lang w:val="ru-RU"/>
        </w:rPr>
        <w:instrText>-</w:instrText>
      </w:r>
      <w:r w:rsidR="00C73675">
        <w:instrText>bcbb</w:instrText>
      </w:r>
      <w:r w:rsidR="00C73675" w:rsidRPr="00CD643A">
        <w:rPr>
          <w:lang w:val="ru-RU"/>
        </w:rPr>
        <w:instrText>-783</w:instrText>
      </w:r>
      <w:r w:rsidR="00C73675">
        <w:instrText>e</w:instrText>
      </w:r>
      <w:r w:rsidR="00C73675" w:rsidRPr="00CD643A">
        <w:rPr>
          <w:lang w:val="ru-RU"/>
        </w:rPr>
        <w:instrText>2698</w:instrText>
      </w:r>
      <w:r w:rsidR="00C73675">
        <w:instrText>a</w:instrText>
      </w:r>
      <w:r w:rsidR="00C73675" w:rsidRPr="00CD643A">
        <w:rPr>
          <w:lang w:val="ru-RU"/>
        </w:rPr>
        <w:instrText>695"]}],"</w:instrText>
      </w:r>
      <w:r w:rsidR="00C73675">
        <w:instrText>mendeley</w:instrText>
      </w:r>
      <w:r w:rsidR="00C73675" w:rsidRPr="00CD643A">
        <w:rPr>
          <w:lang w:val="ru-RU"/>
        </w:rPr>
        <w:instrText>":{"</w:instrText>
      </w:r>
      <w:r w:rsidR="00C73675">
        <w:instrText>formattedCitation</w:instrText>
      </w:r>
      <w:r w:rsidR="00C73675" w:rsidRPr="00CD643A">
        <w:rPr>
          <w:lang w:val="ru-RU"/>
        </w:rPr>
        <w:instrText>":"</w:instrText>
      </w:r>
      <w:r w:rsidR="00C73675">
        <w:instrText> </w:instrText>
      </w:r>
      <w:r w:rsidR="00C73675" w:rsidRPr="00CD643A">
        <w:rPr>
          <w:lang w:val="ru-RU"/>
        </w:rPr>
        <w:instrText>[8]","</w:instrText>
      </w:r>
      <w:r w:rsidR="00C73675">
        <w:instrText>plainTextFormattedCitation</w:instrText>
      </w:r>
      <w:r w:rsidR="00C73675" w:rsidRPr="00CD643A">
        <w:rPr>
          <w:lang w:val="ru-RU"/>
        </w:rPr>
        <w:instrText>":"</w:instrText>
      </w:r>
      <w:r w:rsidR="00C73675">
        <w:instrText> </w:instrText>
      </w:r>
      <w:r w:rsidR="00C73675" w:rsidRPr="00CD643A">
        <w:rPr>
          <w:lang w:val="ru-RU"/>
        </w:rPr>
        <w:instrText>[8]","</w:instrText>
      </w:r>
      <w:r w:rsidR="00C73675">
        <w:instrText>previouslyFormattedCitation</w:instrText>
      </w:r>
      <w:r w:rsidR="00C73675" w:rsidRPr="00CD643A">
        <w:rPr>
          <w:lang w:val="ru-RU"/>
        </w:rPr>
        <w:instrText>":"</w:instrText>
      </w:r>
      <w:r w:rsidR="00C73675">
        <w:instrText> </w:instrText>
      </w:r>
      <w:r w:rsidR="00C73675" w:rsidRPr="00CD643A">
        <w:rPr>
          <w:lang w:val="ru-RU"/>
        </w:rPr>
        <w:instrText>[8]"},"</w:instrText>
      </w:r>
      <w:r w:rsidR="00C73675">
        <w:instrText>properties</w:instrText>
      </w:r>
      <w:r w:rsidR="00C73675" w:rsidRPr="00CD643A">
        <w:rPr>
          <w:lang w:val="ru-RU"/>
        </w:rPr>
        <w:instrText>":{"</w:instrText>
      </w:r>
      <w:r w:rsidR="00C73675">
        <w:instrText>noteIndex</w:instrText>
      </w:r>
      <w:r w:rsidR="00C73675" w:rsidRPr="00CD643A">
        <w:rPr>
          <w:lang w:val="ru-RU"/>
        </w:rPr>
        <w:instrText>":0},"</w:instrText>
      </w:r>
      <w:r w:rsidR="00C73675">
        <w:instrText>schema</w:instrText>
      </w:r>
      <w:r w:rsidR="00C73675" w:rsidRPr="00CD643A">
        <w:rPr>
          <w:lang w:val="ru-RU"/>
        </w:rPr>
        <w:instrText>":"</w:instrText>
      </w:r>
      <w:r w:rsidR="00C73675">
        <w:instrText>https</w:instrText>
      </w:r>
      <w:r w:rsidR="00C73675" w:rsidRPr="00CD643A">
        <w:rPr>
          <w:lang w:val="ru-RU"/>
        </w:rPr>
        <w:instrText>://</w:instrText>
      </w:r>
      <w:r w:rsidR="00C73675">
        <w:instrText>github</w:instrText>
      </w:r>
      <w:r w:rsidR="00C73675" w:rsidRPr="00CD643A">
        <w:rPr>
          <w:lang w:val="ru-RU"/>
        </w:rPr>
        <w:instrText>.</w:instrText>
      </w:r>
      <w:r w:rsidR="00C73675">
        <w:instrText>com</w:instrText>
      </w:r>
      <w:r w:rsidR="00C73675" w:rsidRPr="00CD643A">
        <w:rPr>
          <w:lang w:val="ru-RU"/>
        </w:rPr>
        <w:instrText>/</w:instrText>
      </w:r>
      <w:r w:rsidR="00C73675">
        <w:instrText>citation</w:instrText>
      </w:r>
      <w:r w:rsidR="00C73675" w:rsidRPr="00CD643A">
        <w:rPr>
          <w:lang w:val="ru-RU"/>
        </w:rPr>
        <w:instrText>-</w:instrText>
      </w:r>
      <w:r w:rsidR="00C73675">
        <w:instrText>style</w:instrText>
      </w:r>
      <w:r w:rsidR="00C73675" w:rsidRPr="00CD643A">
        <w:rPr>
          <w:lang w:val="ru-RU"/>
        </w:rPr>
        <w:instrText>-</w:instrText>
      </w:r>
      <w:r w:rsidR="00C73675">
        <w:instrText>language</w:instrText>
      </w:r>
      <w:r w:rsidR="00C73675" w:rsidRPr="00CD643A">
        <w:rPr>
          <w:lang w:val="ru-RU"/>
        </w:rPr>
        <w:instrText>/</w:instrText>
      </w:r>
      <w:r w:rsidR="00C73675">
        <w:instrText>schema</w:instrText>
      </w:r>
      <w:r w:rsidR="00C73675" w:rsidRPr="00CD643A">
        <w:rPr>
          <w:lang w:val="ru-RU"/>
        </w:rPr>
        <w:instrText>/</w:instrText>
      </w:r>
      <w:r w:rsidR="00C73675">
        <w:instrText>raw</w:instrText>
      </w:r>
      <w:r w:rsidR="00C73675" w:rsidRPr="00CD643A">
        <w:rPr>
          <w:lang w:val="ru-RU"/>
        </w:rPr>
        <w:instrText>/</w:instrText>
      </w:r>
      <w:r w:rsidR="00C73675">
        <w:instrText>master</w:instrText>
      </w:r>
      <w:r w:rsidR="00C73675" w:rsidRPr="00CD643A">
        <w:rPr>
          <w:lang w:val="ru-RU"/>
        </w:rPr>
        <w:instrText>/</w:instrText>
      </w:r>
      <w:r w:rsidR="00C73675">
        <w:instrText>csl</w:instrText>
      </w:r>
      <w:r w:rsidR="00C73675" w:rsidRPr="00CD643A">
        <w:rPr>
          <w:lang w:val="ru-RU"/>
        </w:rPr>
        <w:instrText>-</w:instrText>
      </w:r>
      <w:r w:rsidR="00C73675">
        <w:instrText>citation</w:instrText>
      </w:r>
      <w:r w:rsidR="00C73675" w:rsidRPr="00CD643A">
        <w:rPr>
          <w:lang w:val="ru-RU"/>
        </w:rPr>
        <w:instrText>.</w:instrText>
      </w:r>
      <w:r w:rsidR="00C73675">
        <w:instrText>json</w:instrText>
      </w:r>
      <w:r w:rsidR="00C73675" w:rsidRPr="00CD643A">
        <w:rPr>
          <w:lang w:val="ru-RU"/>
        </w:rPr>
        <w:instrText>"}</w:instrText>
      </w:r>
      <w:r w:rsidR="00337080" w:rsidRPr="008547F3">
        <w:fldChar w:fldCharType="separate"/>
      </w:r>
      <w:r w:rsidR="00C73675" w:rsidRPr="00C73675">
        <w:rPr>
          <w:noProof/>
        </w:rPr>
        <w:t> </w:t>
      </w:r>
      <w:r w:rsidR="00C73675" w:rsidRPr="00CD643A">
        <w:rPr>
          <w:noProof/>
          <w:lang w:val="ru-RU"/>
        </w:rPr>
        <w:t>[8]</w:t>
      </w:r>
      <w:r w:rsidR="00337080" w:rsidRPr="008547F3">
        <w:fldChar w:fldCharType="end"/>
      </w:r>
      <w:r w:rsidR="008547F3" w:rsidRPr="00CD643A">
        <w:rPr>
          <w:lang w:val="ru-RU"/>
        </w:rPr>
        <w:t xml:space="preserve"> </w:t>
      </w:r>
      <w:r w:rsidR="008547F3" w:rsidRPr="008547F3">
        <w:t>Eq</w:t>
      </w:r>
      <w:r w:rsidR="008547F3" w:rsidRPr="00CD643A">
        <w:rPr>
          <w:lang w:val="ru-RU"/>
        </w:rPr>
        <w:t>.(22)</w:t>
      </w:r>
      <w:r w:rsidRPr="00CD643A">
        <w:rPr>
          <w:lang w:val="ru-RU"/>
        </w:rPr>
        <w:t xml:space="preserve"> </w:t>
      </w:r>
      <w:r w:rsidRPr="00CD643A">
        <w:rPr>
          <w:i/>
          <w:lang w:val="ru-RU"/>
        </w:rPr>
        <w:t>(</w:t>
      </w:r>
      <w:r w:rsidRPr="00804004">
        <w:rPr>
          <w:i/>
          <w:lang w:val="ru-RU"/>
        </w:rPr>
        <w:t>Не</w:t>
      </w:r>
      <w:r w:rsidRPr="00CD643A">
        <w:rPr>
          <w:i/>
          <w:lang w:val="ru-RU"/>
        </w:rPr>
        <w:t xml:space="preserve"> </w:t>
      </w:r>
      <w:r w:rsidRPr="00804004">
        <w:rPr>
          <w:i/>
          <w:lang w:val="ru-RU"/>
        </w:rPr>
        <w:t>закончена</w:t>
      </w:r>
      <w:r w:rsidRPr="00CD643A">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CD643A">
        <w:instrText xml:space="preserve">.) </w:instrText>
      </w:r>
      <w:r w:rsidR="00C73675" w:rsidRPr="00C73675">
        <w:instrText>within</w:instrText>
      </w:r>
      <w:r w:rsidR="00C73675" w:rsidRPr="00CD643A">
        <w:instrText xml:space="preserve"> </w:instrText>
      </w:r>
      <w:r w:rsidR="00C73675" w:rsidRPr="00C73675">
        <w:instrText>a</w:instrText>
      </w:r>
      <w:r w:rsidR="00C73675" w:rsidRPr="00CD643A">
        <w:instrText xml:space="preserve"> </w:instrText>
      </w:r>
      <w:r w:rsidR="00C73675" w:rsidRPr="00C73675">
        <w:instrText>unified</w:instrText>
      </w:r>
      <w:r w:rsidR="00C73675" w:rsidRPr="00CD643A">
        <w:instrText xml:space="preserve"> </w:instrText>
      </w:r>
      <w:r w:rsidR="00C73675" w:rsidRPr="00C73675">
        <w:instrText>framework</w:instrText>
      </w:r>
      <w:r w:rsidR="00C73675" w:rsidRPr="00CD643A">
        <w:instrText xml:space="preserve">. </w:instrText>
      </w:r>
      <w:r w:rsidR="00C73675" w:rsidRPr="00C73675">
        <w:instrText>It</w:instrText>
      </w:r>
      <w:r w:rsidR="00C73675" w:rsidRPr="00CD643A">
        <w:instrText xml:space="preserve"> </w:instrText>
      </w:r>
      <w:r w:rsidR="00C73675" w:rsidRPr="00C73675">
        <w:instrText>is</w:instrText>
      </w:r>
      <w:r w:rsidR="00C73675" w:rsidRPr="00CD643A">
        <w:instrText xml:space="preserve"> </w:instrText>
      </w:r>
      <w:r w:rsidR="00C73675" w:rsidRPr="00C73675">
        <w:instrText>applicable</w:instrText>
      </w:r>
      <w:r w:rsidR="00C73675" w:rsidRPr="00CD643A">
        <w:instrText xml:space="preserve"> </w:instrText>
      </w:r>
      <w:r w:rsidR="00C73675" w:rsidRPr="00C73675">
        <w:instrText>within</w:instrText>
      </w:r>
      <w:r w:rsidR="00C73675" w:rsidRPr="00CD643A">
        <w:instrText xml:space="preserve"> </w:instrText>
      </w:r>
      <w:r w:rsidR="00C73675" w:rsidRPr="00C73675">
        <w:instrText>a</w:instrText>
      </w:r>
      <w:r w:rsidR="00C73675" w:rsidRPr="00CD643A">
        <w:instrText xml:space="preserve"> </w:instrText>
      </w:r>
      <w:r w:rsidR="00C73675" w:rsidRPr="00C73675">
        <w:instrText>broad</w:instrText>
      </w:r>
      <w:r w:rsidR="00C73675" w:rsidRPr="00CD643A">
        <w:instrText xml:space="preserve"> </w:instrText>
      </w:r>
      <w:r w:rsidR="00C73675" w:rsidRPr="00C73675">
        <w:instrText>range</w:instrText>
      </w:r>
      <w:r w:rsidR="00C73675" w:rsidRPr="00CD643A">
        <w:instrText xml:space="preserve"> </w:instrText>
      </w:r>
      <w:r w:rsidR="00C73675" w:rsidRPr="00C73675">
        <w:instrText>of</w:instrText>
      </w:r>
      <w:r w:rsidR="00C73675" w:rsidRPr="00CD643A">
        <w:instrText xml:space="preserve"> </w:instrText>
      </w:r>
      <w:r w:rsidR="00C73675" w:rsidRPr="00C73675">
        <w:instrText>incident</w:instrText>
      </w:r>
      <w:r w:rsidR="00C73675" w:rsidRPr="00CD643A">
        <w:instrText xml:space="preserve"> </w:instrText>
      </w:r>
      <w:r w:rsidR="00C73675" w:rsidRPr="00C73675">
        <w:instrText>energies</w:instrText>
      </w:r>
      <w:r w:rsidR="00C73675" w:rsidRPr="00CD643A">
        <w:instrText xml:space="preserve"> (</w:instrText>
      </w:r>
      <w:r w:rsidR="00C73675" w:rsidRPr="00C73675">
        <w:instrText>from</w:instrText>
      </w:r>
      <w:r w:rsidR="00C73675" w:rsidRPr="00CD643A">
        <w:instrText xml:space="preserve"> 30-50 </w:instrText>
      </w:r>
      <w:r w:rsidR="00C73675" w:rsidRPr="00C73675">
        <w:instrText>eV</w:instrText>
      </w:r>
      <w:r w:rsidR="00C73675" w:rsidRPr="00CD643A">
        <w:instrText xml:space="preserve"> </w:instrText>
      </w:r>
      <w:r w:rsidR="00C73675" w:rsidRPr="00C73675">
        <w:instrText>up</w:instrText>
      </w:r>
      <w:r w:rsidR="00C73675" w:rsidRPr="00CD643A">
        <w:instrText xml:space="preserve"> </w:instrText>
      </w:r>
      <w:r w:rsidR="00C73675" w:rsidRPr="00C73675">
        <w:instrText>to</w:instrText>
      </w:r>
      <w:r w:rsidR="00C73675" w:rsidRPr="00CD643A">
        <w:instrText xml:space="preserve"> </w:instrText>
      </w:r>
      <w:r w:rsidR="00C73675" w:rsidRPr="00C73675">
        <w:instrText>GeV</w:instrText>
      </w:r>
      <w:r w:rsidR="00C73675" w:rsidRPr="00CD643A">
        <w:instrText xml:space="preserve"> </w:instrText>
      </w:r>
      <w:r w:rsidR="00C73675" w:rsidRPr="00C73675">
        <w:instrText>in</w:instrText>
      </w:r>
      <w:r w:rsidR="00C73675" w:rsidRPr="00CD643A">
        <w:instrText xml:space="preserve"> </w:instrText>
      </w:r>
      <w:r w:rsidR="00C73675" w:rsidRPr="00C73675">
        <w:instrText>a</w:instrText>
      </w:r>
      <w:r w:rsidR="00C73675" w:rsidRPr="00CD643A">
        <w:instrText xml:space="preserve"> </w:instrText>
      </w:r>
      <w:r w:rsidR="00C73675" w:rsidRPr="00C73675">
        <w:instrText>case</w:instrText>
      </w:r>
      <w:r w:rsidR="00C73675" w:rsidRPr="00CD643A">
        <w:instrText xml:space="preserve"> </w:instrText>
      </w:r>
      <w:r w:rsidR="00C73675" w:rsidRPr="00C73675">
        <w:instrText>of</w:instrText>
      </w:r>
      <w:r w:rsidR="00C73675" w:rsidRPr="00CD643A">
        <w:instrText xml:space="preserve"> </w:instrText>
      </w:r>
      <w:r w:rsidR="00C73675" w:rsidRPr="00C73675">
        <w:instrText>an</w:instrText>
      </w:r>
      <w:r w:rsidR="00C73675" w:rsidRPr="00CD643A">
        <w:instrText xml:space="preserve"> </w:instrText>
      </w:r>
      <w:r w:rsidR="00C73675" w:rsidRPr="00C73675">
        <w:instrText>electron</w:instrText>
      </w:r>
      <w:r w:rsidR="00C73675" w:rsidRPr="00CD643A">
        <w:instrText xml:space="preserve">). </w:instrText>
      </w:r>
      <w:r w:rsidR="00C73675" w:rsidRPr="00C73675">
        <w:instrText>Only</w:instrText>
      </w:r>
      <w:r w:rsidR="00C73675" w:rsidRPr="00CD643A">
        <w:instrText xml:space="preserve"> </w:instrText>
      </w:r>
      <w:r w:rsidR="00C73675" w:rsidRPr="00C73675">
        <w:instrText>the</w:instrText>
      </w:r>
      <w:r w:rsidR="00C73675" w:rsidRPr="00CD643A">
        <w:instrText xml:space="preserve"> </w:instrText>
      </w:r>
      <w:r w:rsidR="00C73675" w:rsidRPr="00C73675">
        <w:instrText>optical</w:instrText>
      </w:r>
      <w:r w:rsidR="00C73675" w:rsidRPr="00CD643A">
        <w:instrText xml:space="preserve"> </w:instrText>
      </w:r>
      <w:r w:rsidR="00C73675" w:rsidRPr="00C73675">
        <w:instrText>data</w:instrText>
      </w:r>
      <w:r w:rsidR="00C73675" w:rsidRPr="00CD643A">
        <w:instrText xml:space="preserve"> </w:instrText>
      </w:r>
      <w:r w:rsidR="00C73675" w:rsidRPr="00C73675">
        <w:instrText>are</w:instrText>
      </w:r>
      <w:r w:rsidR="00C73675" w:rsidRPr="00CD643A">
        <w:instrText xml:space="preserve"> </w:instrText>
      </w:r>
      <w:r w:rsidR="00C73675" w:rsidRPr="00C73675">
        <w:instrText>used</w:instrText>
      </w:r>
      <w:r w:rsidR="00C73675" w:rsidRPr="00CD643A">
        <w:instrText xml:space="preserve"> </w:instrText>
      </w:r>
      <w:r w:rsidR="00C73675" w:rsidRPr="00C73675">
        <w:instrText>as</w:instrText>
      </w:r>
      <w:r w:rsidR="00C73675" w:rsidRPr="00CD643A">
        <w:instrText xml:space="preserve"> </w:instrText>
      </w:r>
      <w:r w:rsidR="00C73675" w:rsidRPr="00C73675">
        <w:instrText>an</w:instrText>
      </w:r>
      <w:r w:rsidR="00C73675" w:rsidRPr="00CD643A">
        <w:instrText xml:space="preserve"> </w:instrText>
      </w:r>
      <w:r w:rsidR="00C73675" w:rsidRPr="00C73675">
        <w:instrText>input</w:instrText>
      </w:r>
      <w:r w:rsidR="00C73675" w:rsidRPr="00CD643A">
        <w:instrText xml:space="preserve">, </w:instrText>
      </w:r>
      <w:r w:rsidR="00C73675" w:rsidRPr="00C73675">
        <w:instrText>without</w:instrText>
      </w:r>
      <w:r w:rsidR="00C73675" w:rsidRPr="00CD643A">
        <w:instrText xml:space="preserve"> </w:instrText>
      </w:r>
      <w:r w:rsidR="00C73675" w:rsidRPr="00C73675">
        <w:instrText>any</w:instrText>
      </w:r>
      <w:r w:rsidR="00C73675" w:rsidRPr="00CD643A">
        <w:instrText xml:space="preserve"> </w:instrText>
      </w:r>
      <w:r w:rsidR="00C73675" w:rsidRPr="00C73675">
        <w:instrText>ad</w:instrText>
      </w:r>
      <w:r w:rsidR="00C73675" w:rsidRPr="00CD643A">
        <w:instrText>-</w:instrText>
      </w:r>
      <w:r w:rsidR="00C73675" w:rsidRPr="00C73675">
        <w:instrText>hoc</w:instrText>
      </w:r>
      <w:r w:rsidR="00C73675" w:rsidRPr="00CD643A">
        <w:instrText xml:space="preserve"> </w:instrText>
      </w:r>
      <w:r w:rsidR="00C73675" w:rsidRPr="00C73675">
        <w:instrText>correction</w:instrText>
      </w:r>
      <w:r w:rsidR="00C73675" w:rsidRPr="00CD643A">
        <w:instrText xml:space="preserve"> </w:instrText>
      </w:r>
      <w:r w:rsidR="00C73675" w:rsidRPr="00C73675">
        <w:instrText>terms</w:instrText>
      </w:r>
      <w:r w:rsidR="00C73675" w:rsidRPr="00CD643A">
        <w:instrText xml:space="preserve">, </w:instrText>
      </w:r>
      <w:r w:rsidR="00C73675" w:rsidRPr="00C73675">
        <w:instrText>splitting</w:instrText>
      </w:r>
      <w:r w:rsidR="00C73675" w:rsidRPr="00CD643A">
        <w:instrText xml:space="preserve"> </w:instrText>
      </w:r>
      <w:r w:rsidR="00C73675" w:rsidRPr="00C73675">
        <w:instrText>into</w:instrText>
      </w:r>
      <w:r w:rsidR="00C73675" w:rsidRPr="00CD643A">
        <w:instrText xml:space="preserve"> </w:instrText>
      </w:r>
      <w:r w:rsidR="00C73675" w:rsidRPr="00C73675">
        <w:instrText>close</w:instrText>
      </w:r>
      <w:r w:rsidR="00C73675" w:rsidRPr="00CD643A">
        <w:instrText xml:space="preserve"> </w:instrText>
      </w:r>
      <w:r w:rsidR="00C73675" w:rsidRPr="00C73675">
        <w:instrText>and</w:instrText>
      </w:r>
      <w:r w:rsidR="00C73675" w:rsidRPr="00CD643A">
        <w:instrText xml:space="preserve"> </w:instrText>
      </w:r>
      <w:r w:rsidR="00C73675" w:rsidRPr="00C73675">
        <w:instrText>distant</w:instrText>
      </w:r>
      <w:r w:rsidR="00C73675" w:rsidRPr="00CD643A">
        <w:instrText xml:space="preserve"> </w:instrText>
      </w:r>
      <w:r w:rsidR="00C73675" w:rsidRPr="00C73675">
        <w:instrText>collisions</w:instrText>
      </w:r>
      <w:r w:rsidR="00C73675" w:rsidRPr="00CD643A">
        <w:instrText xml:space="preserve">, </w:instrText>
      </w:r>
      <w:r w:rsidR="00C73675" w:rsidRPr="00C73675">
        <w:instrText>or</w:instrText>
      </w:r>
      <w:r w:rsidR="00C73675" w:rsidRPr="00CD643A">
        <w:instrText xml:space="preserve"> </w:instrText>
      </w:r>
      <w:r w:rsidR="00C73675" w:rsidRPr="00C73675">
        <w:instrText>fitting</w:instrText>
      </w:r>
      <w:r w:rsidR="00C73675" w:rsidRPr="00CD643A">
        <w:instrText xml:space="preserve"> </w:instrText>
      </w:r>
      <w:r w:rsidR="00C73675" w:rsidRPr="00C73675">
        <w:instrText>and</w:instrText>
      </w:r>
      <w:r w:rsidR="00C73675" w:rsidRPr="00CD643A">
        <w:instrText xml:space="preserve"> </w:instrText>
      </w:r>
      <w:r w:rsidR="00C73675" w:rsidRPr="00C73675">
        <w:instrText>adjustable</w:instrText>
      </w:r>
      <w:r w:rsidR="00C73675" w:rsidRPr="00CD643A">
        <w:instrText xml:space="preserve"> </w:instrText>
      </w:r>
      <w:r w:rsidR="00C73675" w:rsidRPr="00C73675">
        <w:instrText>parameters</w:instrText>
      </w:r>
      <w:r w:rsidR="00C73675" w:rsidRPr="00CD643A">
        <w:instrText xml:space="preserve">. </w:instrText>
      </w:r>
      <w:r w:rsidR="00C73675" w:rsidRPr="00C73675">
        <w:instrText>We</w:instrText>
      </w:r>
      <w:r w:rsidR="00C73675" w:rsidRPr="00CD643A">
        <w:instrText xml:space="preserve"> </w:instrText>
      </w:r>
      <w:r w:rsidR="00C73675" w:rsidRPr="00C73675">
        <w:instrText>demonstrate</w:instrText>
      </w:r>
      <w:r w:rsidR="00C73675" w:rsidRPr="00CD643A">
        <w:instrText xml:space="preserve"> </w:instrText>
      </w:r>
      <w:r w:rsidR="00C73675" w:rsidRPr="00C73675">
        <w:instrText>that</w:instrText>
      </w:r>
      <w:r w:rsidR="00C73675" w:rsidRPr="00CD643A">
        <w:instrText xml:space="preserve"> </w:instrText>
      </w:r>
      <w:r w:rsidR="00C73675" w:rsidRPr="00C73675">
        <w:instrText>the</w:instrText>
      </w:r>
      <w:r w:rsidR="00C73675" w:rsidRPr="00CD643A">
        <w:instrText xml:space="preserve"> </w:instrText>
      </w:r>
      <w:r w:rsidR="00C73675" w:rsidRPr="00C73675">
        <w:instrText>derived</w:instrText>
      </w:r>
      <w:r w:rsidR="00C73675" w:rsidRPr="00CD643A">
        <w:instrText xml:space="preserve"> </w:instrText>
      </w:r>
      <w:r w:rsidR="00C73675" w:rsidRPr="00C73675">
        <w:instrText>expressions</w:instrText>
      </w:r>
      <w:r w:rsidR="00C73675" w:rsidRPr="00CD643A">
        <w:instrText xml:space="preserve"> </w:instrText>
      </w:r>
      <w:r w:rsidR="00C73675" w:rsidRPr="00C73675">
        <w:instrText>are</w:instrText>
      </w:r>
      <w:r w:rsidR="00C73675" w:rsidRPr="00CD643A">
        <w:instrText xml:space="preserve"> </w:instrText>
      </w:r>
      <w:r w:rsidR="00C73675" w:rsidRPr="00C73675">
        <w:instrText>in</w:instrText>
      </w:r>
      <w:r w:rsidR="00C73675" w:rsidRPr="00CD643A">
        <w:instrText xml:space="preserve"> </w:instrText>
      </w:r>
      <w:r w:rsidR="00C73675" w:rsidRPr="00C73675">
        <w:instrText>a</w:instrText>
      </w:r>
      <w:r w:rsidR="00C73675" w:rsidRPr="00CD643A">
        <w:instrText xml:space="preserve"> </w:instrText>
      </w:r>
      <w:r w:rsidR="00C73675" w:rsidRPr="00C73675">
        <w:instrText>very</w:instrText>
      </w:r>
      <w:r w:rsidR="00C73675" w:rsidRPr="00CD643A">
        <w:instrText xml:space="preserve"> </w:instrText>
      </w:r>
      <w:r w:rsidR="00C73675" w:rsidRPr="00C73675">
        <w:instrText>good</w:instrText>
      </w:r>
      <w:r w:rsidR="00C73675" w:rsidRPr="00CD643A">
        <w:instrText xml:space="preserve"> </w:instrText>
      </w:r>
      <w:r w:rsidR="00C73675" w:rsidRPr="00C73675">
        <w:instrText>agreement</w:instrText>
      </w:r>
      <w:r w:rsidR="00C73675" w:rsidRPr="00CD643A">
        <w:instrText xml:space="preserve"> </w:instrText>
      </w:r>
      <w:r w:rsidR="00C73675" w:rsidRPr="00C73675">
        <w:instrText>with</w:instrText>
      </w:r>
      <w:r w:rsidR="00C73675" w:rsidRPr="00CD643A">
        <w:instrText xml:space="preserve"> </w:instrText>
      </w:r>
      <w:r w:rsidR="00C73675" w:rsidRPr="00C73675">
        <w:instrText>other</w:instrText>
      </w:r>
      <w:r w:rsidR="00C73675" w:rsidRPr="00CD643A">
        <w:instrText xml:space="preserve"> </w:instrText>
      </w:r>
      <w:r w:rsidR="00C73675" w:rsidRPr="00C73675">
        <w:instrText>more</w:instrText>
      </w:r>
      <w:r w:rsidR="00C73675" w:rsidRPr="00CD643A">
        <w:instrText xml:space="preserve"> </w:instrText>
      </w:r>
      <w:r w:rsidR="00C73675" w:rsidRPr="00C73675">
        <w:instrText>complex</w:instrText>
      </w:r>
      <w:r w:rsidR="00C73675" w:rsidRPr="00CD643A">
        <w:instrText xml:space="preserve"> </w:instrText>
      </w:r>
      <w:r w:rsidR="00C73675" w:rsidRPr="00C73675">
        <w:instrText>numerical</w:instrText>
      </w:r>
      <w:r w:rsidR="00C73675" w:rsidRPr="00CD643A">
        <w:instrText xml:space="preserve"> </w:instrText>
      </w:r>
      <w:r w:rsidR="00C73675" w:rsidRPr="00C73675">
        <w:instrText>models</w:instrText>
      </w:r>
      <w:r w:rsidR="00C73675" w:rsidRPr="00CD643A">
        <w:instrText xml:space="preserve"> </w:instrText>
      </w:r>
      <w:r w:rsidR="00C73675" w:rsidRPr="00C73675">
        <w:instrText>and</w:instrText>
      </w:r>
      <w:r w:rsidR="00C73675" w:rsidRPr="00CD643A">
        <w:instrText xml:space="preserve"> </w:instrText>
      </w:r>
      <w:r w:rsidR="00C73675" w:rsidRPr="00C73675">
        <w:instrText>experimental</w:instrText>
      </w:r>
      <w:r w:rsidR="00C73675" w:rsidRPr="00CD643A">
        <w:instrText xml:space="preserve"> </w:instrText>
      </w:r>
      <w:r w:rsidR="00C73675" w:rsidRPr="00C73675">
        <w:instrText>data</w:instrText>
      </w:r>
      <w:r w:rsidR="00C73675" w:rsidRPr="00CD643A">
        <w:instrText xml:space="preserve">. </w:instrText>
      </w:r>
      <w:r w:rsidR="00C73675" w:rsidRPr="00C73675">
        <w:instrText>Application</w:instrText>
      </w:r>
      <w:r w:rsidR="00C73675" w:rsidRPr="00CD643A">
        <w:instrText xml:space="preserve"> </w:instrText>
      </w:r>
      <w:r w:rsidR="00C73675" w:rsidRPr="00C73675">
        <w:instrText>of</w:instrText>
      </w:r>
      <w:r w:rsidR="00C73675" w:rsidRPr="00CD643A">
        <w:instrText xml:space="preserve"> </w:instrText>
      </w:r>
      <w:r w:rsidR="00C73675" w:rsidRPr="00C73675">
        <w:instrText>the</w:instrText>
      </w:r>
      <w:r w:rsidR="00C73675" w:rsidRPr="00CD643A">
        <w:instrText xml:space="preserve"> </w:instrText>
      </w:r>
      <w:r w:rsidR="00C73675" w:rsidRPr="00C73675">
        <w:instrText>derived</w:instrText>
      </w:r>
      <w:r w:rsidR="00C73675" w:rsidRPr="00CD643A">
        <w:instrText xml:space="preserve"> </w:instrText>
      </w:r>
      <w:r w:rsidR="00C73675" w:rsidRPr="00C73675">
        <w:instrText>formulae</w:instrText>
      </w:r>
      <w:r w:rsidR="00C73675" w:rsidRPr="00CD643A">
        <w:instrText xml:space="preserve"> </w:instrText>
      </w:r>
      <w:r w:rsidR="00C73675" w:rsidRPr="00C73675">
        <w:instrText>greatly</w:instrText>
      </w:r>
      <w:r w:rsidR="00C73675" w:rsidRPr="00CD643A">
        <w:instrText xml:space="preserve"> </w:instrText>
      </w:r>
      <w:r w:rsidR="00C73675" w:rsidRPr="00C73675">
        <w:instrText>saves</w:instrText>
      </w:r>
      <w:r w:rsidR="00C73675" w:rsidRPr="00CD643A">
        <w:instrText xml:space="preserve"> </w:instrText>
      </w:r>
      <w:r w:rsidR="00C73675" w:rsidRPr="00C73675">
        <w:instrText>computational</w:instrText>
      </w:r>
      <w:r w:rsidR="00C73675" w:rsidRPr="00CD643A">
        <w:instrText xml:space="preserve"> </w:instrText>
      </w:r>
      <w:r w:rsidR="00C73675" w:rsidRPr="00C73675">
        <w:instrText>time</w:instrText>
      </w:r>
      <w:r w:rsidR="00C73675" w:rsidRPr="00CD643A">
        <w:instrText xml:space="preserve"> </w:instrText>
      </w:r>
      <w:r w:rsidR="00C73675" w:rsidRPr="00C73675">
        <w:instrText>of</w:instrText>
      </w:r>
      <w:r w:rsidR="00C73675" w:rsidRPr="00CD643A">
        <w:instrText xml:space="preserve"> </w:instrText>
      </w:r>
      <w:r w:rsidR="00C73675" w:rsidRPr="00C73675">
        <w:instrText>evaluation</w:instrText>
      </w:r>
      <w:r w:rsidR="00C73675" w:rsidRPr="00CD643A">
        <w:instrText xml:space="preserve"> </w:instrText>
      </w:r>
      <w:r w:rsidR="00C73675" w:rsidRPr="00C73675">
        <w:instrText>of</w:instrText>
      </w:r>
      <w:r w:rsidR="00C73675" w:rsidRPr="00CD643A">
        <w:instrText xml:space="preserve"> </w:instrText>
      </w:r>
      <w:r w:rsidR="00C73675" w:rsidRPr="00C73675">
        <w:instrText>cross</w:instrText>
      </w:r>
      <w:r w:rsidR="00C73675" w:rsidRPr="00CD643A">
        <w:instrText xml:space="preserve"> </w:instrText>
      </w:r>
      <w:r w:rsidR="00C73675" w:rsidRPr="00C73675">
        <w:instrText>sections</w:instrText>
      </w:r>
      <w:r w:rsidR="00C73675" w:rsidRPr="00CD643A">
        <w:instrText xml:space="preserve"> </w:instrText>
      </w:r>
      <w:r w:rsidR="00C73675" w:rsidRPr="00C73675">
        <w:instrText>with</w:instrText>
      </w:r>
      <w:r w:rsidR="00C73675" w:rsidRPr="00CD643A">
        <w:instrText xml:space="preserve"> </w:instrText>
      </w:r>
      <w:r w:rsidR="00C73675" w:rsidRPr="00C73675">
        <w:instrText>respect</w:instrText>
      </w:r>
      <w:r w:rsidR="00C73675" w:rsidRPr="00CD643A">
        <w:instrText xml:space="preserve"> </w:instrText>
      </w:r>
      <w:r w:rsidR="00C73675" w:rsidRPr="00C73675">
        <w:instrText>to</w:instrText>
      </w:r>
      <w:r w:rsidR="00C73675" w:rsidRPr="00CD643A">
        <w:instrText xml:space="preserve"> </w:instrText>
      </w:r>
      <w:r w:rsidR="00C73675" w:rsidRPr="00C73675">
        <w:instrText>the</w:instrText>
      </w:r>
      <w:r w:rsidR="00C73675" w:rsidRPr="00CD643A">
        <w:instrText xml:space="preserve"> </w:instrText>
      </w:r>
      <w:r w:rsidR="00C73675" w:rsidRPr="00C73675">
        <w:instrText>numerical</w:instrText>
      </w:r>
      <w:r w:rsidR="00C73675" w:rsidRPr="00CD643A">
        <w:instrText xml:space="preserve"> </w:instrText>
      </w:r>
      <w:r w:rsidR="00C73675" w:rsidRPr="00C73675">
        <w:instrText>integration</w:instrText>
      </w:r>
      <w:r w:rsidR="00C73675" w:rsidRPr="00CD643A">
        <w:instrText xml:space="preserve"> </w:instrText>
      </w:r>
      <w:r w:rsidR="00C73675" w:rsidRPr="00C73675">
        <w:instrText>required</w:instrText>
      </w:r>
      <w:r w:rsidR="00C73675" w:rsidRPr="00CD643A">
        <w:instrText xml:space="preserve"> </w:instrText>
      </w:r>
      <w:r w:rsidR="00C73675" w:rsidRPr="00C73675">
        <w:instrText>by</w:instrText>
      </w:r>
      <w:r w:rsidR="00C73675" w:rsidRPr="00CD643A">
        <w:instrText xml:space="preserve"> </w:instrText>
      </w:r>
      <w:r w:rsidR="00C73675" w:rsidRPr="00C73675">
        <w:instrText>other</w:instrText>
      </w:r>
      <w:r w:rsidR="00C73675" w:rsidRPr="00CD643A">
        <w:instrText xml:space="preserve"> </w:instrText>
      </w:r>
      <w:r w:rsidR="00C73675" w:rsidRPr="00C73675">
        <w:instrText>models</w:instrText>
      </w:r>
      <w:r w:rsidR="00C73675" w:rsidRPr="00CD643A">
        <w:instrText>.","</w:instrText>
      </w:r>
      <w:r w:rsidR="00C73675" w:rsidRPr="00C73675">
        <w:instrText>author</w:instrText>
      </w:r>
      <w:r w:rsidR="00C73675" w:rsidRPr="00CD643A">
        <w:instrText>":[{"</w:instrText>
      </w:r>
      <w:r w:rsidR="00C73675" w:rsidRPr="00C73675">
        <w:instrText>dropping</w:instrText>
      </w:r>
      <w:r w:rsidR="00C73675" w:rsidRPr="00CD643A">
        <w:instrText>-</w:instrText>
      </w:r>
      <w:r w:rsidR="00C73675" w:rsidRPr="00C73675">
        <w:instrText>particle</w:instrText>
      </w:r>
      <w:r w:rsidR="00C73675" w:rsidRPr="00CD643A">
        <w:instrText>":"","</w:instrText>
      </w:r>
      <w:r w:rsidR="00C73675" w:rsidRPr="00C73675">
        <w:instrText>family</w:instrText>
      </w:r>
      <w:r w:rsidR="00C73675" w:rsidRPr="00CD643A">
        <w:instrText>":"</w:instrText>
      </w:r>
      <w:r w:rsidR="00C73675" w:rsidRPr="00C73675">
        <w:instrText>Medvedev</w:instrText>
      </w:r>
      <w:r w:rsidR="00C73675" w:rsidRPr="00CD643A">
        <w:instrText>","</w:instrText>
      </w:r>
      <w:r w:rsidR="00C73675" w:rsidRPr="00C73675">
        <w:instrText>given</w:instrText>
      </w:r>
      <w:r w:rsidR="00C73675" w:rsidRPr="00CD643A">
        <w:instrText>":"</w:instrText>
      </w:r>
      <w:r w:rsidR="00C73675" w:rsidRPr="00C73675">
        <w:instrText>Nikita</w:instrText>
      </w:r>
      <w:r w:rsidR="00C73675" w:rsidRPr="00CD643A">
        <w:instrText>","</w:instrText>
      </w:r>
      <w:r w:rsidR="00C73675" w:rsidRPr="00C73675">
        <w:instrText>non</w:instrText>
      </w:r>
      <w:r w:rsidR="00C73675" w:rsidRPr="00CD643A">
        <w:instrText>-</w:instrText>
      </w:r>
      <w:r w:rsidR="00C73675" w:rsidRPr="00C73675">
        <w:instrText>dropping</w:instrText>
      </w:r>
      <w:r w:rsidR="00C73675" w:rsidRPr="00CD643A">
        <w:instrText>-</w:instrText>
      </w:r>
      <w:r w:rsidR="00C73675" w:rsidRPr="00C73675">
        <w:instrText>particle</w:instrText>
      </w:r>
      <w:r w:rsidR="00C73675" w:rsidRPr="00CD643A">
        <w:instrText>":"","</w:instrText>
      </w:r>
      <w:r w:rsidR="00C73675" w:rsidRPr="00C73675">
        <w:instrText>parse</w:instrText>
      </w:r>
      <w:r w:rsidR="00C73675" w:rsidRPr="00CD643A">
        <w:instrText>-</w:instrText>
      </w:r>
      <w:r w:rsidR="00C73675" w:rsidRPr="00C73675">
        <w:instrText>names</w:instrText>
      </w:r>
      <w:r w:rsidR="00C73675" w:rsidRPr="00CD643A">
        <w:instrText>":</w:instrText>
      </w:r>
      <w:r w:rsidR="00C73675" w:rsidRPr="00C73675">
        <w:instrText>false</w:instrText>
      </w:r>
      <w:r w:rsidR="00C73675" w:rsidRPr="00CD643A">
        <w:instrText>,"</w:instrText>
      </w:r>
      <w:r w:rsidR="00C73675" w:rsidRPr="00C73675">
        <w:instrText>suffix</w:instrText>
      </w:r>
      <w:r w:rsidR="00C73675" w:rsidRPr="00CD643A">
        <w:instrText>":""},{"</w:instrText>
      </w:r>
      <w:r w:rsidR="00C73675" w:rsidRPr="00C73675">
        <w:instrText>dropping</w:instrText>
      </w:r>
      <w:r w:rsidR="00C73675" w:rsidRPr="00CD643A">
        <w:instrText>-</w:instrText>
      </w:r>
      <w:r w:rsidR="00C73675" w:rsidRPr="00C73675">
        <w:instrText>particle</w:instrText>
      </w:r>
      <w:r w:rsidR="00C73675" w:rsidRPr="00CD643A">
        <w:instrText>":"","</w:instrText>
      </w:r>
      <w:r w:rsidR="00C73675" w:rsidRPr="00C73675">
        <w:instrText>family</w:instrText>
      </w:r>
      <w:r w:rsidR="00C73675" w:rsidRPr="00CD643A">
        <w:instrText>":"</w:instrText>
      </w:r>
      <w:r w:rsidR="00C73675" w:rsidRPr="00C73675">
        <w:instrText>Volkov</w:instrText>
      </w:r>
      <w:r w:rsidR="00C73675" w:rsidRPr="00CD643A">
        <w:instrText>","</w:instrText>
      </w:r>
      <w:r w:rsidR="00C73675" w:rsidRPr="00C73675">
        <w:instrText>given</w:instrText>
      </w:r>
      <w:r w:rsidR="00C73675" w:rsidRPr="00CD643A">
        <w:instrText>":"</w:instrText>
      </w:r>
      <w:r w:rsidR="00C73675" w:rsidRPr="00C73675">
        <w:instrText>Alexander</w:instrText>
      </w:r>
      <w:r w:rsidR="00C73675" w:rsidRPr="00CD643A">
        <w:instrText xml:space="preserve"> </w:instrText>
      </w:r>
      <w:r w:rsidR="00C73675" w:rsidRPr="00C73675">
        <w:instrText>E</w:instrText>
      </w:r>
      <w:r w:rsidR="00C73675" w:rsidRPr="00CD643A">
        <w:instrText>","</w:instrText>
      </w:r>
      <w:r w:rsidR="00C73675" w:rsidRPr="00C73675">
        <w:instrText>non</w:instrText>
      </w:r>
      <w:r w:rsidR="00C73675" w:rsidRPr="00CD643A">
        <w:instrText>-</w:instrText>
      </w:r>
      <w:r w:rsidR="00C73675" w:rsidRPr="00C73675">
        <w:instrText>dropping</w:instrText>
      </w:r>
      <w:r w:rsidR="00C73675" w:rsidRPr="00CD643A">
        <w:instrText>-</w:instrText>
      </w:r>
      <w:r w:rsidR="00C73675" w:rsidRPr="00C73675">
        <w:instrText>particle</w:instrText>
      </w:r>
      <w:r w:rsidR="00C73675" w:rsidRPr="00CD643A">
        <w:instrText>":"","</w:instrText>
      </w:r>
      <w:r w:rsidR="00C73675" w:rsidRPr="00C73675">
        <w:instrText>parse</w:instrText>
      </w:r>
      <w:r w:rsidR="00C73675" w:rsidRPr="00CD643A">
        <w:instrText>-</w:instrText>
      </w:r>
      <w:r w:rsidR="00C73675" w:rsidRPr="00C73675">
        <w:instrText>names</w:instrText>
      </w:r>
      <w:r w:rsidR="00C73675" w:rsidRPr="00CD643A">
        <w:instrText>":</w:instrText>
      </w:r>
      <w:r w:rsidR="00C73675" w:rsidRPr="00C73675">
        <w:instrText>false</w:instrText>
      </w:r>
      <w:r w:rsidR="00C73675" w:rsidRPr="00CD643A">
        <w:instrText>,"</w:instrText>
      </w:r>
      <w:r w:rsidR="00C73675" w:rsidRPr="00C73675">
        <w:instrText>suffix</w:instrText>
      </w:r>
      <w:r w:rsidR="00C73675" w:rsidRPr="00CD643A">
        <w:instrText>":""}],"</w:instrText>
      </w:r>
      <w:r w:rsidR="00C73675" w:rsidRPr="00C73675">
        <w:instrText>container</w:instrText>
      </w:r>
      <w:r w:rsidR="00C73675" w:rsidRPr="00CD643A">
        <w:instrText>-</w:instrText>
      </w:r>
      <w:r w:rsidR="00C73675" w:rsidRPr="00C73675">
        <w:instrText>title</w:instrText>
      </w:r>
      <w:r w:rsidR="00C73675" w:rsidRPr="00CD643A">
        <w:instrText>":"</w:instrText>
      </w:r>
      <w:r w:rsidR="00C73675" w:rsidRPr="00C73675">
        <w:instrText>Journal</w:instrText>
      </w:r>
      <w:r w:rsidR="00C73675" w:rsidRPr="00CD643A">
        <w:instrText xml:space="preserve"> </w:instrText>
      </w:r>
      <w:r w:rsidR="00C73675" w:rsidRPr="00C73675">
        <w:instrText>of</w:instrText>
      </w:r>
      <w:r w:rsidR="00C73675" w:rsidRPr="00CD643A">
        <w:instrText xml:space="preserve"> </w:instrText>
      </w:r>
      <w:r w:rsidR="00C73675" w:rsidRPr="00C73675">
        <w:instrText>Physics</w:instrText>
      </w:r>
      <w:r w:rsidR="00C73675" w:rsidRPr="00CD643A">
        <w:instrText xml:space="preserve"> </w:instrText>
      </w:r>
      <w:r w:rsidR="00C73675" w:rsidRPr="00C73675">
        <w:instrText>D</w:instrText>
      </w:r>
      <w:r w:rsidR="00C73675" w:rsidRPr="00CD643A">
        <w:instrText xml:space="preserve">: </w:instrText>
      </w:r>
      <w:r w:rsidR="00C73675" w:rsidRPr="00C73675">
        <w:instrText>Applied</w:instrText>
      </w:r>
      <w:r w:rsidR="00C73675" w:rsidRPr="00CD643A">
        <w:instrText xml:space="preserve"> </w:instrText>
      </w:r>
      <w:r w:rsidR="00C73675" w:rsidRPr="00C73675">
        <w:instrText>Physics</w:instrText>
      </w:r>
      <w:r w:rsidR="00C73675" w:rsidRPr="00CD643A">
        <w:instrText>","</w:instrText>
      </w:r>
      <w:r w:rsidR="00C73675" w:rsidRPr="00C73675">
        <w:instrText>id</w:instrText>
      </w:r>
      <w:r w:rsidR="00C73675" w:rsidRPr="00CD643A">
        <w:instrText>":"</w:instrText>
      </w:r>
      <w:r w:rsidR="00C73675" w:rsidRPr="00C73675">
        <w:instrText>ITEM</w:instrText>
      </w:r>
      <w:r w:rsidR="00C73675" w:rsidRPr="00CD643A">
        <w:instrText>-1","</w:instrText>
      </w:r>
      <w:r w:rsidR="00C73675" w:rsidRPr="00C73675">
        <w:instrText>issue</w:instrText>
      </w:r>
      <w:r w:rsidR="00C73675" w:rsidRPr="00CD643A">
        <w:instrText>":"23","</w:instrText>
      </w:r>
      <w:r w:rsidR="00C73675" w:rsidRPr="00C73675">
        <w:instrText>issued</w:instrText>
      </w:r>
      <w:r w:rsidR="00C73675" w:rsidRPr="00CD643A">
        <w:instrText>":{"</w:instrText>
      </w:r>
      <w:r w:rsidR="00C73675" w:rsidRPr="00C73675">
        <w:instrText>date</w:instrText>
      </w:r>
      <w:r w:rsidR="00C73675" w:rsidRPr="00CD643A">
        <w:instrText>-</w:instrText>
      </w:r>
      <w:r w:rsidR="00C73675" w:rsidRPr="00C73675">
        <w:instrText>parts</w:instrText>
      </w:r>
      <w:r w:rsidR="00C73675" w:rsidRPr="00CD643A">
        <w:instrText>":[["2020","3"]]},"</w:instrText>
      </w:r>
      <w:r w:rsidR="00C73675" w:rsidRPr="00C73675">
        <w:instrText>page</w:instrText>
      </w:r>
      <w:r w:rsidR="00C73675" w:rsidRPr="00CD643A">
        <w:instrText>":"235302","</w:instrText>
      </w:r>
      <w:r w:rsidR="00C73675" w:rsidRPr="00C73675">
        <w:instrText>publisher</w:instrText>
      </w:r>
      <w:r w:rsidR="00C73675" w:rsidRPr="00CD643A">
        <w:instrText>":"</w:instrText>
      </w:r>
      <w:r w:rsidR="00C73675" w:rsidRPr="00C73675">
        <w:instrText>IOP</w:instrText>
      </w:r>
      <w:r w:rsidR="00C73675" w:rsidRPr="00CD643A">
        <w:instrText xml:space="preserve"> </w:instrText>
      </w:r>
      <w:r w:rsidR="00C73675" w:rsidRPr="00C73675">
        <w:instrText>Publishing</w:instrText>
      </w:r>
      <w:r w:rsidR="00C73675" w:rsidRPr="00CD643A">
        <w:instrText>","</w:instrText>
      </w:r>
      <w:r w:rsidR="00C73675" w:rsidRPr="00C73675">
        <w:instrText>title</w:instrText>
      </w:r>
      <w:r w:rsidR="00C73675" w:rsidRPr="00CD643A">
        <w:instrText>":"</w:instrText>
      </w:r>
      <w:r w:rsidR="00C73675" w:rsidRPr="00C73675">
        <w:instrText>Analytically</w:instrText>
      </w:r>
      <w:r w:rsidR="00C73675" w:rsidRPr="00CD643A">
        <w:instrText xml:space="preserve"> </w:instrText>
      </w:r>
      <w:r w:rsidR="00C73675" w:rsidRPr="00C73675">
        <w:instrText>solvable</w:instrText>
      </w:r>
      <w:r w:rsidR="00C73675" w:rsidRPr="00CD643A">
        <w:instrText xml:space="preserve"> </w:instrText>
      </w:r>
      <w:r w:rsidR="00C73675" w:rsidRPr="00C73675">
        <w:instrText>model</w:instrText>
      </w:r>
      <w:r w:rsidR="00C73675" w:rsidRPr="00CD643A">
        <w:instrText xml:space="preserve"> </w:instrText>
      </w:r>
      <w:r w:rsidR="00C73675" w:rsidRPr="00C73675">
        <w:instrText>of</w:instrText>
      </w:r>
      <w:r w:rsidR="00C73675" w:rsidRPr="00CD643A">
        <w:instrText xml:space="preserve"> </w:instrText>
      </w:r>
      <w:r w:rsidR="00C73675" w:rsidRPr="00C73675">
        <w:instrText>scattering</w:instrText>
      </w:r>
      <w:r w:rsidR="00C73675" w:rsidRPr="00CD643A">
        <w:instrText xml:space="preserve"> </w:instrText>
      </w:r>
      <w:r w:rsidR="00C73675" w:rsidRPr="00C73675">
        <w:instrText>of</w:instrText>
      </w:r>
      <w:r w:rsidR="00C73675" w:rsidRPr="00CD643A">
        <w:instrText xml:space="preserve"> </w:instrText>
      </w:r>
      <w:r w:rsidR="00C73675" w:rsidRPr="00C73675">
        <w:instrText>relativistic</w:instrText>
      </w:r>
      <w:r w:rsidR="00C73675" w:rsidRPr="00CD643A">
        <w:instrText xml:space="preserve"> </w:instrText>
      </w:r>
      <w:r w:rsidR="00C73675" w:rsidRPr="00C73675">
        <w:instrText>charged</w:instrText>
      </w:r>
      <w:r w:rsidR="00C73675" w:rsidRPr="00CD643A">
        <w:instrText xml:space="preserve"> </w:instrText>
      </w:r>
      <w:r w:rsidR="00C73675" w:rsidRPr="00C73675">
        <w:instrText>particles</w:instrText>
      </w:r>
      <w:r w:rsidR="00C73675" w:rsidRPr="00CD643A">
        <w:instrText xml:space="preserve"> </w:instrText>
      </w:r>
      <w:r w:rsidR="00C73675" w:rsidRPr="00C73675">
        <w:instrText>in</w:instrText>
      </w:r>
      <w:r w:rsidR="00C73675" w:rsidRPr="00CD643A">
        <w:instrText xml:space="preserve"> </w:instrText>
      </w:r>
      <w:r w:rsidR="00C73675" w:rsidRPr="00C73675">
        <w:instrText>solids</w:instrText>
      </w:r>
      <w:r w:rsidR="00C73675" w:rsidRPr="00CD643A">
        <w:instrText>","</w:instrText>
      </w:r>
      <w:r w:rsidR="00C73675" w:rsidRPr="00C73675">
        <w:instrText>type</w:instrText>
      </w:r>
      <w:r w:rsidR="00C73675" w:rsidRPr="00CD643A">
        <w:instrText>":"</w:instrText>
      </w:r>
      <w:r w:rsidR="00C73675" w:rsidRPr="00C73675">
        <w:instrText>article</w:instrText>
      </w:r>
      <w:r w:rsidR="00C73675" w:rsidRPr="00CD643A">
        <w:instrText>-</w:instrText>
      </w:r>
      <w:r w:rsidR="00C73675" w:rsidRPr="00C73675">
        <w:instrText>journal</w:instrText>
      </w:r>
      <w:r w:rsidR="00C73675" w:rsidRPr="00CD643A">
        <w:instrText>","</w:instrText>
      </w:r>
      <w:r w:rsidR="00C73675" w:rsidRPr="00C73675">
        <w:instrText>volume</w:instrText>
      </w:r>
      <w:r w:rsidR="00C73675" w:rsidRPr="00CD643A">
        <w:instrText>":"53"},"</w:instrText>
      </w:r>
      <w:r w:rsidR="00C73675" w:rsidRPr="00C73675">
        <w:instrText>uris</w:instrText>
      </w:r>
      <w:r w:rsidR="00C73675" w:rsidRPr="00CD643A">
        <w:instrText>":["</w:instrText>
      </w:r>
      <w:r w:rsidR="00C73675" w:rsidRPr="00C73675">
        <w:instrText>http</w:instrText>
      </w:r>
      <w:r w:rsidR="00C73675" w:rsidRPr="00CD643A">
        <w:instrText>://</w:instrText>
      </w:r>
      <w:r w:rsidR="00C73675" w:rsidRPr="00C73675">
        <w:instrText>www</w:instrText>
      </w:r>
      <w:r w:rsidR="00C73675" w:rsidRPr="00CD643A">
        <w:instrText>.</w:instrText>
      </w:r>
      <w:r w:rsidR="00C73675" w:rsidRPr="00C73675">
        <w:instrText>mendeley</w:instrText>
      </w:r>
      <w:r w:rsidR="00C73675" w:rsidRPr="00CD643A">
        <w:instrText>.</w:instrText>
      </w:r>
      <w:r w:rsidR="00C73675" w:rsidRPr="00C73675">
        <w:instrText>com</w:instrText>
      </w:r>
      <w:r w:rsidR="00C73675" w:rsidRPr="00CD643A">
        <w:instrText>/</w:instrText>
      </w:r>
      <w:r w:rsidR="00C73675" w:rsidRPr="00C73675">
        <w:instrText>documents</w:instrText>
      </w:r>
      <w:r w:rsidR="00C73675" w:rsidRPr="00CD643A">
        <w:instrText>/?</w:instrText>
      </w:r>
      <w:r w:rsidR="00C73675" w:rsidRPr="00C73675">
        <w:instrText>uuid</w:instrText>
      </w:r>
      <w:r w:rsidR="00C73675" w:rsidRPr="00CD643A">
        <w:instrText>=</w:instrText>
      </w:r>
      <w:r w:rsidR="00C73675" w:rsidRPr="00C73675">
        <w:instrText>a</w:instrText>
      </w:r>
      <w:r w:rsidR="00C73675" w:rsidRPr="00CD643A">
        <w:instrText>927</w:instrText>
      </w:r>
      <w:r w:rsidR="00C73675" w:rsidRPr="00C73675">
        <w:instrText>cc</w:instrText>
      </w:r>
      <w:r w:rsidR="00C73675" w:rsidRPr="00CD643A">
        <w:instrText>47-</w:instrText>
      </w:r>
      <w:r w:rsidR="00C73675" w:rsidRPr="00C73675">
        <w:instrText>dfec</w:instrText>
      </w:r>
      <w:r w:rsidR="00C73675" w:rsidRPr="00CD643A">
        <w:instrText>-4</w:instrText>
      </w:r>
      <w:r w:rsidR="00C73675" w:rsidRPr="00C73675">
        <w:instrText>a</w:instrText>
      </w:r>
      <w:r w:rsidR="00C73675" w:rsidRPr="00CD643A">
        <w:instrText>52-</w:instrText>
      </w:r>
      <w:r w:rsidR="00C73675" w:rsidRPr="00C73675">
        <w:instrText>a</w:instrText>
      </w:r>
      <w:r w:rsidR="00C73675" w:rsidRPr="00CD643A">
        <w:instrText>8</w:instrText>
      </w:r>
      <w:r w:rsidR="00C73675" w:rsidRPr="00C73675">
        <w:instrText>f</w:instrText>
      </w:r>
      <w:r w:rsidR="00C73675" w:rsidRPr="00CD643A">
        <w:instrText>9-452</w:instrText>
      </w:r>
      <w:r w:rsidR="00C73675" w:rsidRPr="00C73675">
        <w:instrText>bdd</w:instrText>
      </w:r>
      <w:r w:rsidR="00C73675" w:rsidRPr="00CD643A">
        <w:instrText>6</w:instrText>
      </w:r>
      <w:r w:rsidR="00C73675" w:rsidRPr="00C73675">
        <w:instrText>b</w:instrText>
      </w:r>
      <w:r w:rsidR="00C73675" w:rsidRPr="00CD643A">
        <w:instrText>9</w:instrText>
      </w:r>
      <w:r w:rsidR="00C73675" w:rsidRPr="00C73675">
        <w:instrText>db</w:instrText>
      </w:r>
      <w:r w:rsidR="00C73675" w:rsidRPr="00CD643A">
        <w:instrText>5"]}],"</w:instrText>
      </w:r>
      <w:r w:rsidR="00C73675" w:rsidRPr="00C73675">
        <w:instrText>mendeley</w:instrText>
      </w:r>
      <w:r w:rsidR="00C73675" w:rsidRPr="00CD643A">
        <w:instrText>":{"</w:instrText>
      </w:r>
      <w:r w:rsidR="00C73675" w:rsidRPr="00C73675">
        <w:instrText>formattedCitation</w:instrText>
      </w:r>
      <w:r w:rsidR="00C73675" w:rsidRPr="00CD643A">
        <w:instrText>":"</w:instrText>
      </w:r>
      <w:r w:rsidR="00C73675" w:rsidRPr="00C73675">
        <w:instrText> </w:instrText>
      </w:r>
      <w:r w:rsidR="00C73675" w:rsidRPr="00CD643A">
        <w:instrText>[5]","</w:instrText>
      </w:r>
      <w:r w:rsidR="00C73675" w:rsidRPr="00C73675">
        <w:instrText>plainTextFormattedCitation</w:instrText>
      </w:r>
      <w:r w:rsidR="00C73675" w:rsidRPr="00CD643A">
        <w:instrText>":"</w:instrText>
      </w:r>
      <w:r w:rsidR="00C73675" w:rsidRPr="00C73675">
        <w:instrText> </w:instrText>
      </w:r>
      <w:r w:rsidR="00C73675" w:rsidRPr="00CD643A">
        <w:instrText>[5]","</w:instrText>
      </w:r>
      <w:r w:rsidR="00C73675" w:rsidRPr="00C73675">
        <w:instrText>previouslyFormattedCitation</w:instrText>
      </w:r>
      <w:r w:rsidR="00C73675" w:rsidRPr="00CD643A">
        <w:instrText>":"</w:instrText>
      </w:r>
      <w:r w:rsidR="00C73675" w:rsidRPr="00C73675">
        <w:instrText> </w:instrText>
      </w:r>
      <w:r w:rsidR="00C73675" w:rsidRPr="00CD643A">
        <w:instrText>[5]"},"</w:instrText>
      </w:r>
      <w:r w:rsidR="00C73675" w:rsidRPr="00C73675">
        <w:instrText>properties</w:instrText>
      </w:r>
      <w:r w:rsidR="00C73675" w:rsidRPr="00CD643A">
        <w:instrText>":{"</w:instrText>
      </w:r>
      <w:r w:rsidR="00C73675" w:rsidRPr="00C73675">
        <w:instrText>noteIndex</w:instrText>
      </w:r>
      <w:r w:rsidR="00C73675" w:rsidRPr="00CD643A">
        <w:instrText>":0},"</w:instrText>
      </w:r>
      <w:r w:rsidR="00C73675" w:rsidRPr="00C73675">
        <w:instrText>schema</w:instrText>
      </w:r>
      <w:r w:rsidR="00C73675" w:rsidRPr="00CD643A">
        <w:instrText>":"</w:instrText>
      </w:r>
      <w:r w:rsidR="00C73675" w:rsidRPr="00C73675">
        <w:instrText>https</w:instrText>
      </w:r>
      <w:r w:rsidR="00C73675" w:rsidRPr="00CD643A">
        <w:instrText>://</w:instrText>
      </w:r>
      <w:r w:rsidR="00C73675" w:rsidRPr="00C73675">
        <w:instrText>github</w:instrText>
      </w:r>
      <w:r w:rsidR="00C73675" w:rsidRPr="00CD643A">
        <w:instrText>.</w:instrText>
      </w:r>
      <w:r w:rsidR="00C73675" w:rsidRPr="00C73675">
        <w:instrText>com</w:instrText>
      </w:r>
      <w:r w:rsidR="00C73675" w:rsidRPr="00CD643A">
        <w:instrText>/</w:instrText>
      </w:r>
      <w:r w:rsidR="00C73675" w:rsidRPr="00C73675">
        <w:instrText>citation</w:instrText>
      </w:r>
      <w:r w:rsidR="00C73675" w:rsidRPr="00CD643A">
        <w:instrText>-</w:instrText>
      </w:r>
      <w:r w:rsidR="00C73675" w:rsidRPr="00C73675">
        <w:instrText>style</w:instrText>
      </w:r>
      <w:r w:rsidR="00C73675" w:rsidRPr="00CD643A">
        <w:instrText>-</w:instrText>
      </w:r>
      <w:r w:rsidR="00C73675" w:rsidRPr="00C73675">
        <w:instrText>language</w:instrText>
      </w:r>
      <w:r w:rsidR="00C73675" w:rsidRPr="00CD643A">
        <w:instrText>/</w:instrText>
      </w:r>
      <w:r w:rsidR="00C73675" w:rsidRPr="00C73675">
        <w:instrText>schema</w:instrText>
      </w:r>
      <w:r w:rsidR="00C73675" w:rsidRPr="00CD643A">
        <w:instrText>/</w:instrText>
      </w:r>
      <w:r w:rsidR="00C73675" w:rsidRPr="00C73675">
        <w:instrText>raw</w:instrText>
      </w:r>
      <w:r w:rsidR="00C73675" w:rsidRPr="00CD643A">
        <w:instrText>/</w:instrText>
      </w:r>
      <w:r w:rsidR="00C73675" w:rsidRPr="00C73675">
        <w:instrText>master</w:instrText>
      </w:r>
      <w:r w:rsidR="00C73675" w:rsidRPr="00CD643A">
        <w:instrText>/</w:instrText>
      </w:r>
      <w:r w:rsidR="00C73675" w:rsidRPr="00C73675">
        <w:instrText>csl</w:instrText>
      </w:r>
      <w:r w:rsidR="00C73675" w:rsidRPr="00CD643A">
        <w:instrText>-</w:instrText>
      </w:r>
      <w:r w:rsidR="00C73675" w:rsidRPr="00C73675">
        <w:instrText>citation</w:instrText>
      </w:r>
      <w:r w:rsidR="00C73675" w:rsidRPr="00CD643A">
        <w:instrText>.</w:instrText>
      </w:r>
      <w:r w:rsidR="00C73675" w:rsidRPr="00C73675">
        <w:instrText>json</w:instrText>
      </w:r>
      <w:r w:rsidR="00C73675" w:rsidRPr="00CD643A">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The Landau-</w:t>
      </w:r>
      <w:proofErr w:type="spellStart"/>
      <w:r w:rsidR="008547F3" w:rsidRPr="00C73675">
        <w:rPr>
          <w:i/>
        </w:rPr>
        <w:t>Pomeranchuk</w:t>
      </w:r>
      <w:proofErr w:type="spellEnd"/>
      <w:r w:rsidR="008547F3" w:rsidRPr="00C73675">
        <w:rPr>
          <w:i/>
        </w:rPr>
        <w:t>-Migdal suppression effect and the Ter-</w:t>
      </w:r>
      <w:proofErr w:type="spellStart"/>
      <w:r w:rsidR="008547F3" w:rsidRPr="00C73675">
        <w:rPr>
          <w:i/>
        </w:rPr>
        <w:t>Mikaelyan</w:t>
      </w:r>
      <w:proofErr w:type="spellEnd"/>
      <w:r w:rsidR="008547F3" w:rsidRPr="00C73675">
        <w:rPr>
          <w:i/>
        </w:rPr>
        <w:t xml:space="preserve"> </w:t>
      </w:r>
      <w:proofErr w:type="spellStart"/>
      <w:r w:rsidR="008547F3" w:rsidRPr="00C73675">
        <w:rPr>
          <w:i/>
        </w:rPr>
        <w:t>polarisation</w:t>
      </w:r>
      <w:proofErr w:type="spellEnd"/>
      <w:r w:rsidR="008547F3" w:rsidRPr="00C73675">
        <w:rPr>
          <w:i/>
        </w:rPr>
        <w:t xml:space="preserve">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w:t>
      </w:r>
      <w:proofErr w:type="spellStart"/>
      <w:r w:rsidRPr="00C73675">
        <w:rPr>
          <w:i/>
          <w:lang w:val="ru-RU"/>
        </w:rPr>
        <w:t>Колчужкин</w:t>
      </w:r>
      <w:proofErr w:type="spellEnd"/>
      <w:r w:rsidRPr="00C73675">
        <w:rPr>
          <w:i/>
          <w:lang w:val="ru-RU"/>
        </w:rPr>
        <w:t xml:space="preserve">, </w:t>
      </w:r>
      <w:proofErr w:type="spellStart"/>
      <w:r w:rsidRPr="00C73675">
        <w:rPr>
          <w:i/>
          <w:lang w:val="ru-RU"/>
        </w:rPr>
        <w:t>Учайкин</w:t>
      </w:r>
      <w:proofErr w:type="spellEnd"/>
      <w:r w:rsidRPr="00C73675">
        <w:rPr>
          <w:i/>
          <w:lang w:val="ru-RU"/>
        </w:rPr>
        <w:t xml:space="preserve">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xml:space="preserve">, p. 422, </w:t>
      </w:r>
      <w:proofErr w:type="spellStart"/>
      <w:r w:rsidRPr="00C73675">
        <w:rPr>
          <w:i/>
        </w:rPr>
        <w:t>Eqs</w:t>
      </w:r>
      <w:proofErr w:type="spellEnd"/>
      <w:r w:rsidRPr="00C73675">
        <w:rPr>
          <w:i/>
        </w:rPr>
        <w:t xml:space="preserve">.(19.1) and so on, in vacuum; p.424, </w:t>
      </w:r>
      <w:proofErr w:type="spellStart"/>
      <w:r w:rsidRPr="00C73675">
        <w:rPr>
          <w:i/>
        </w:rPr>
        <w:t>Eqs</w:t>
      </w:r>
      <w:proofErr w:type="spellEnd"/>
      <w:r w:rsidRPr="00C73675">
        <w:rPr>
          <w:i/>
        </w:rPr>
        <w:t xml:space="preserve">.(19.10) and so on, in a medium, or simplified </w:t>
      </w:r>
      <w:proofErr w:type="spellStart"/>
      <w:r w:rsidRPr="00C73675">
        <w:rPr>
          <w:i/>
        </w:rPr>
        <w:t>Eqs</w:t>
      </w:r>
      <w:proofErr w:type="spellEnd"/>
      <w:r w:rsidRPr="00C73675">
        <w:rPr>
          <w:i/>
        </w:rPr>
        <w:t>.(19.19-19.21)</w:t>
      </w:r>
    </w:p>
    <w:p w14:paraId="0EAAC566" w14:textId="77777777" w:rsidR="008547F3" w:rsidRPr="00C73675" w:rsidRDefault="008547F3" w:rsidP="00827902">
      <w:pPr>
        <w:pStyle w:val="ListParagraph"/>
        <w:numPr>
          <w:ilvl w:val="0"/>
          <w:numId w:val="33"/>
        </w:numPr>
        <w:ind w:left="0" w:firstLine="426"/>
        <w:rPr>
          <w:i/>
        </w:rPr>
      </w:pPr>
      <w:proofErr w:type="spellStart"/>
      <w:r w:rsidRPr="00C73675">
        <w:rPr>
          <w:i/>
        </w:rPr>
        <w:t>Electrohadron</w:t>
      </w:r>
      <w:proofErr w:type="spellEnd"/>
      <w:r w:rsidRPr="00C73675">
        <w:rPr>
          <w:i/>
        </w:rPr>
        <w:t xml:space="preserve">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93747193"/>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77777777" w:rsidR="003316DD" w:rsidRPr="00C73675" w:rsidRDefault="003316DD" w:rsidP="00C831AC">
      <w:pPr>
        <w:pStyle w:val="ListParagraph"/>
        <w:numPr>
          <w:ilvl w:val="0"/>
          <w:numId w:val="9"/>
        </w:numPr>
        <w:rPr>
          <w:i/>
        </w:rPr>
      </w:pPr>
      <w:r w:rsidRPr="00C73675">
        <w:rPr>
          <w:i/>
        </w:rPr>
        <w:t xml:space="preserve">Photonuclear Physics: </w:t>
      </w:r>
      <w:hyperlink r:id="rId8" w:history="1">
        <w:r w:rsidRPr="00C73675">
          <w:rPr>
            <w:rStyle w:val="Hyperlink"/>
            <w:i/>
          </w:rPr>
          <w:t>https://www-nds.iaea.org/photonuclear/</w:t>
        </w:r>
      </w:hyperlink>
      <w:r w:rsidRPr="00C73675">
        <w:rPr>
          <w:i/>
        </w:rPr>
        <w:t xml:space="preserve">, </w:t>
      </w:r>
      <w:proofErr w:type="spellStart"/>
      <w:r w:rsidRPr="00C73675">
        <w:rPr>
          <w:i/>
        </w:rPr>
        <w:t>Photohadron</w:t>
      </w:r>
      <w:proofErr w:type="spellEnd"/>
      <w:r w:rsidRPr="00C73675">
        <w:rPr>
          <w:i/>
        </w:rPr>
        <w:t xml:space="preserve">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Landau-</w:t>
      </w:r>
      <w:proofErr w:type="spellStart"/>
      <w:r w:rsidRPr="00C73675">
        <w:rPr>
          <w:i/>
        </w:rPr>
        <w:t>Pomeranchuk</w:t>
      </w:r>
      <w:proofErr w:type="spellEnd"/>
      <w:r w:rsidRPr="00C73675">
        <w:rPr>
          <w:i/>
        </w:rPr>
        <w:t xml:space="preserve">-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93747194"/>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CD643A" w:rsidRDefault="0025000B" w:rsidP="00F87CE8">
      <w:pPr>
        <w:pStyle w:val="ListParagraph"/>
        <w:rPr>
          <w:i/>
          <w:lang w:val="ru-RU"/>
        </w:rPr>
      </w:pPr>
      <w:r>
        <w:rPr>
          <w:lang w:val="ru-RU"/>
        </w:rPr>
        <w:lastRenderedPageBreak/>
        <w:t>Б</w:t>
      </w:r>
      <w:r w:rsidRPr="00CD643A">
        <w:rPr>
          <w:lang w:val="ru-RU"/>
        </w:rPr>
        <w:t xml:space="preserve">) </w:t>
      </w:r>
      <w:r w:rsidRPr="008547F3">
        <w:t>RBEB</w:t>
      </w:r>
      <w:r w:rsidRPr="00CD643A">
        <w:rPr>
          <w:lang w:val="ru-RU"/>
        </w:rPr>
        <w:t xml:space="preserve"> </w:t>
      </w:r>
      <w:r w:rsidRPr="008547F3">
        <w:t>cross</w:t>
      </w:r>
      <w:r w:rsidRPr="00CD643A">
        <w:rPr>
          <w:lang w:val="ru-RU"/>
        </w:rPr>
        <w:t xml:space="preserve"> </w:t>
      </w:r>
      <w:r w:rsidRPr="008547F3">
        <w:t>section</w:t>
      </w:r>
      <w:r w:rsidRPr="00CD643A">
        <w:rPr>
          <w:lang w:val="ru-RU"/>
        </w:rPr>
        <w:t xml:space="preserve"> – </w:t>
      </w:r>
      <w:r w:rsidRPr="008547F3">
        <w:fldChar w:fldCharType="begin" w:fldLock="1"/>
      </w:r>
      <w:r w:rsidR="00C73675">
        <w:instrText>ADDIN</w:instrText>
      </w:r>
      <w:r w:rsidR="00C73675" w:rsidRPr="00CD643A">
        <w:rPr>
          <w:lang w:val="ru-RU"/>
        </w:rPr>
        <w:instrText xml:space="preserve"> </w:instrText>
      </w:r>
      <w:r w:rsidR="00C73675">
        <w:instrText>CSL</w:instrText>
      </w:r>
      <w:r w:rsidR="00C73675" w:rsidRPr="00CD643A">
        <w:rPr>
          <w:lang w:val="ru-RU"/>
        </w:rPr>
        <w:instrText>_</w:instrText>
      </w:r>
      <w:r w:rsidR="00C73675">
        <w:instrText>CITATION</w:instrText>
      </w:r>
      <w:r w:rsidR="00C73675" w:rsidRPr="00CD643A">
        <w:rPr>
          <w:lang w:val="ru-RU"/>
        </w:rPr>
        <w:instrText xml:space="preserve"> {"</w:instrText>
      </w:r>
      <w:r w:rsidR="00C73675">
        <w:instrText>citationItems</w:instrText>
      </w:r>
      <w:r w:rsidR="00C73675" w:rsidRPr="00CD643A">
        <w:rPr>
          <w:lang w:val="ru-RU"/>
        </w:rPr>
        <w:instrText>":[{"</w:instrText>
      </w:r>
      <w:r w:rsidR="00C73675">
        <w:instrText>id</w:instrText>
      </w:r>
      <w:r w:rsidR="00C73675" w:rsidRPr="00CD643A">
        <w:rPr>
          <w:lang w:val="ru-RU"/>
        </w:rPr>
        <w:instrText>":"</w:instrText>
      </w:r>
      <w:r w:rsidR="00C73675">
        <w:instrText>ITEM</w:instrText>
      </w:r>
      <w:r w:rsidR="00C73675" w:rsidRPr="00CD643A">
        <w:rPr>
          <w:lang w:val="ru-RU"/>
        </w:rPr>
        <w:instrText>-1","</w:instrText>
      </w:r>
      <w:r w:rsidR="00C73675">
        <w:instrText>itemData</w:instrText>
      </w:r>
      <w:r w:rsidR="00C73675" w:rsidRPr="00CD643A">
        <w:rPr>
          <w:lang w:val="ru-RU"/>
        </w:rPr>
        <w:instrText>":{"</w:instrText>
      </w:r>
      <w:r w:rsidR="00C73675">
        <w:instrText>DOI</w:instrText>
      </w:r>
      <w:r w:rsidR="00C73675" w:rsidRPr="00CD643A">
        <w:rPr>
          <w:lang w:val="ru-RU"/>
        </w:rPr>
        <w:instrText>":"10.1103/</w:instrText>
      </w:r>
      <w:r w:rsidR="00C73675">
        <w:instrText>PhysRevA</w:instrText>
      </w:r>
      <w:r w:rsidR="00C73675" w:rsidRPr="00CD643A">
        <w:rPr>
          <w:lang w:val="ru-RU"/>
        </w:rPr>
        <w:instrText>.62.052710","</w:instrText>
      </w:r>
      <w:r w:rsidR="00C73675">
        <w:instrText>ISSN</w:instrText>
      </w:r>
      <w:r w:rsidR="00C73675" w:rsidRPr="00CD643A">
        <w:rPr>
          <w:lang w:val="ru-RU"/>
        </w:rPr>
        <w:instrText>":"1050-2947","</w:instrText>
      </w:r>
      <w:r w:rsidR="00C73675">
        <w:instrText>author</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Kim</w:instrText>
      </w:r>
      <w:r w:rsidR="00C73675" w:rsidRPr="00CD643A">
        <w:rPr>
          <w:lang w:val="ru-RU"/>
        </w:rPr>
        <w:instrText>","</w:instrText>
      </w:r>
      <w:r w:rsidR="00C73675">
        <w:instrText>given</w:instrText>
      </w:r>
      <w:r w:rsidR="00C73675" w:rsidRPr="00CD643A">
        <w:rPr>
          <w:lang w:val="ru-RU"/>
        </w:rPr>
        <w:instrText>":"</w:instrText>
      </w:r>
      <w:r w:rsidR="00C73675">
        <w:instrText>Yong</w:instrText>
      </w:r>
      <w:r w:rsidR="00C73675" w:rsidRPr="00CD643A">
        <w:rPr>
          <w:lang w:val="ru-RU"/>
        </w:rPr>
        <w:instrText>-</w:instrText>
      </w:r>
      <w:r w:rsidR="00C73675">
        <w:instrText>Ki</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Santos</w:instrText>
      </w:r>
      <w:r w:rsidR="00C73675" w:rsidRPr="00CD643A">
        <w:rPr>
          <w:lang w:val="ru-RU"/>
        </w:rPr>
        <w:instrText>","</w:instrText>
      </w:r>
      <w:r w:rsidR="00C73675">
        <w:instrText>given</w:instrText>
      </w:r>
      <w:r w:rsidR="00C73675" w:rsidRPr="00CD643A">
        <w:rPr>
          <w:lang w:val="ru-RU"/>
        </w:rPr>
        <w:instrText>":"</w:instrText>
      </w:r>
      <w:r w:rsidR="00C73675">
        <w:instrText>Jos</w:instrText>
      </w:r>
      <w:r w:rsidR="00C73675" w:rsidRPr="00CD643A">
        <w:rPr>
          <w:lang w:val="ru-RU"/>
        </w:rPr>
        <w:instrText xml:space="preserve">é </w:instrText>
      </w:r>
      <w:r w:rsidR="00C73675">
        <w:instrText>Paulo</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Parente</w:instrText>
      </w:r>
      <w:r w:rsidR="00C73675" w:rsidRPr="00CD643A">
        <w:rPr>
          <w:lang w:val="ru-RU"/>
        </w:rPr>
        <w:instrText>","</w:instrText>
      </w:r>
      <w:r w:rsidR="00C73675">
        <w:instrText>given</w:instrText>
      </w:r>
      <w:r w:rsidR="00C73675" w:rsidRPr="00CD643A">
        <w:rPr>
          <w:lang w:val="ru-RU"/>
        </w:rPr>
        <w:instrText>":"</w:instrText>
      </w:r>
      <w:r w:rsidR="00C73675">
        <w:instrText>Fernando</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container</w:instrText>
      </w:r>
      <w:r w:rsidR="00C73675" w:rsidRPr="00CD643A">
        <w:rPr>
          <w:lang w:val="ru-RU"/>
        </w:rPr>
        <w:instrText>-</w:instrText>
      </w:r>
      <w:r w:rsidR="00C73675">
        <w:instrText>title</w:instrText>
      </w:r>
      <w:r w:rsidR="00C73675" w:rsidRPr="00CD643A">
        <w:rPr>
          <w:lang w:val="ru-RU"/>
        </w:rPr>
        <w:instrText>":"</w:instrText>
      </w:r>
      <w:r w:rsidR="00C73675">
        <w:instrText>Physical</w:instrText>
      </w:r>
      <w:r w:rsidR="00C73675" w:rsidRPr="00CD643A">
        <w:rPr>
          <w:lang w:val="ru-RU"/>
        </w:rPr>
        <w:instrText xml:space="preserve"> </w:instrText>
      </w:r>
      <w:r w:rsidR="00C73675">
        <w:instrText>Review</w:instrText>
      </w:r>
      <w:r w:rsidR="00C73675" w:rsidRPr="00CD643A">
        <w:rPr>
          <w:lang w:val="ru-RU"/>
        </w:rPr>
        <w:instrText xml:space="preserve"> </w:instrText>
      </w:r>
      <w:r w:rsidR="00C73675">
        <w:instrText>A</w:instrText>
      </w:r>
      <w:r w:rsidR="00C73675" w:rsidRPr="00CD643A">
        <w:rPr>
          <w:lang w:val="ru-RU"/>
        </w:rPr>
        <w:instrText>","</w:instrText>
      </w:r>
      <w:r w:rsidR="00C73675">
        <w:instrText>id</w:instrText>
      </w:r>
      <w:r w:rsidR="00C73675" w:rsidRPr="00CD643A">
        <w:rPr>
          <w:lang w:val="ru-RU"/>
        </w:rPr>
        <w:instrText>":"</w:instrText>
      </w:r>
      <w:r w:rsidR="00C73675">
        <w:instrText>ITEM</w:instrText>
      </w:r>
      <w:r w:rsidR="00C73675" w:rsidRPr="00CD643A">
        <w:rPr>
          <w:lang w:val="ru-RU"/>
        </w:rPr>
        <w:instrText>-1","</w:instrText>
      </w:r>
      <w:r w:rsidR="00C73675">
        <w:instrText>issue</w:instrText>
      </w:r>
      <w:r w:rsidR="00C73675" w:rsidRPr="00CD643A">
        <w:rPr>
          <w:lang w:val="ru-RU"/>
        </w:rPr>
        <w:instrText>":"5","</w:instrText>
      </w:r>
      <w:r w:rsidR="00C73675">
        <w:instrText>issued</w:instrText>
      </w:r>
      <w:r w:rsidR="00C73675" w:rsidRPr="00CD643A">
        <w:rPr>
          <w:lang w:val="ru-RU"/>
        </w:rPr>
        <w:instrText>":{"</w:instrText>
      </w:r>
      <w:r w:rsidR="00C73675">
        <w:instrText>date</w:instrText>
      </w:r>
      <w:r w:rsidR="00C73675" w:rsidRPr="00CD643A">
        <w:rPr>
          <w:lang w:val="ru-RU"/>
        </w:rPr>
        <w:instrText>-</w:instrText>
      </w:r>
      <w:r w:rsidR="00C73675">
        <w:instrText>parts</w:instrText>
      </w:r>
      <w:r w:rsidR="00C73675" w:rsidRPr="00CD643A">
        <w:rPr>
          <w:lang w:val="ru-RU"/>
        </w:rPr>
        <w:instrText>":[["2000","10"]]},"</w:instrText>
      </w:r>
      <w:r w:rsidR="00C73675">
        <w:instrText>page</w:instrText>
      </w:r>
      <w:r w:rsidR="00C73675" w:rsidRPr="00CD643A">
        <w:rPr>
          <w:lang w:val="ru-RU"/>
        </w:rPr>
        <w:instrText>":"52710","</w:instrText>
      </w:r>
      <w:r w:rsidR="00C73675">
        <w:instrText>publisher</w:instrText>
      </w:r>
      <w:r w:rsidR="00C73675" w:rsidRPr="00CD643A">
        <w:rPr>
          <w:lang w:val="ru-RU"/>
        </w:rPr>
        <w:instrText>":"</w:instrText>
      </w:r>
      <w:r w:rsidR="00C73675">
        <w:instrText>American</w:instrText>
      </w:r>
      <w:r w:rsidR="00C73675" w:rsidRPr="00CD643A">
        <w:rPr>
          <w:lang w:val="ru-RU"/>
        </w:rPr>
        <w:instrText xml:space="preserve"> </w:instrText>
      </w:r>
      <w:r w:rsidR="00C73675">
        <w:instrText>Physical</w:instrText>
      </w:r>
      <w:r w:rsidR="00C73675" w:rsidRPr="00CD643A">
        <w:rPr>
          <w:lang w:val="ru-RU"/>
        </w:rPr>
        <w:instrText xml:space="preserve"> </w:instrText>
      </w:r>
      <w:r w:rsidR="00C73675">
        <w:instrText>Society</w:instrText>
      </w:r>
      <w:r w:rsidR="00C73675" w:rsidRPr="00CD643A">
        <w:rPr>
          <w:lang w:val="ru-RU"/>
        </w:rPr>
        <w:instrText>","</w:instrText>
      </w:r>
      <w:r w:rsidR="00C73675">
        <w:instrText>title</w:instrText>
      </w:r>
      <w:r w:rsidR="00C73675" w:rsidRPr="00CD643A">
        <w:rPr>
          <w:lang w:val="ru-RU"/>
        </w:rPr>
        <w:instrText>":"</w:instrText>
      </w:r>
      <w:r w:rsidR="00C73675">
        <w:instrText>Extension</w:instrText>
      </w:r>
      <w:r w:rsidR="00C73675" w:rsidRPr="00CD643A">
        <w:rPr>
          <w:lang w:val="ru-RU"/>
        </w:rPr>
        <w:instrText xml:space="preserve"> </w:instrText>
      </w:r>
      <w:r w:rsidR="00C73675">
        <w:instrText>of</w:instrText>
      </w:r>
      <w:r w:rsidR="00C73675" w:rsidRPr="00CD643A">
        <w:rPr>
          <w:lang w:val="ru-RU"/>
        </w:rPr>
        <w:instrText xml:space="preserve"> </w:instrText>
      </w:r>
      <w:r w:rsidR="00C73675">
        <w:instrText>the</w:instrText>
      </w:r>
      <w:r w:rsidR="00C73675" w:rsidRPr="00CD643A">
        <w:rPr>
          <w:lang w:val="ru-RU"/>
        </w:rPr>
        <w:instrText xml:space="preserve"> </w:instrText>
      </w:r>
      <w:r w:rsidR="00C73675">
        <w:instrText>binary</w:instrText>
      </w:r>
      <w:r w:rsidR="00C73675" w:rsidRPr="00CD643A">
        <w:rPr>
          <w:lang w:val="ru-RU"/>
        </w:rPr>
        <w:instrText>-</w:instrText>
      </w:r>
      <w:r w:rsidR="00C73675">
        <w:instrText>encounter</w:instrText>
      </w:r>
      <w:r w:rsidR="00C73675" w:rsidRPr="00CD643A">
        <w:rPr>
          <w:lang w:val="ru-RU"/>
        </w:rPr>
        <w:instrText>-</w:instrText>
      </w:r>
      <w:r w:rsidR="00C73675">
        <w:instrText>dipole</w:instrText>
      </w:r>
      <w:r w:rsidR="00C73675" w:rsidRPr="00CD643A">
        <w:rPr>
          <w:lang w:val="ru-RU"/>
        </w:rPr>
        <w:instrText xml:space="preserve"> </w:instrText>
      </w:r>
      <w:r w:rsidR="00C73675">
        <w:instrText>model</w:instrText>
      </w:r>
      <w:r w:rsidR="00C73675" w:rsidRPr="00CD643A">
        <w:rPr>
          <w:lang w:val="ru-RU"/>
        </w:rPr>
        <w:instrText xml:space="preserve"> </w:instrText>
      </w:r>
      <w:r w:rsidR="00C73675">
        <w:instrText>to</w:instrText>
      </w:r>
      <w:r w:rsidR="00C73675" w:rsidRPr="00CD643A">
        <w:rPr>
          <w:lang w:val="ru-RU"/>
        </w:rPr>
        <w:instrText xml:space="preserve"> </w:instrText>
      </w:r>
      <w:r w:rsidR="00C73675">
        <w:instrText>relativistic</w:instrText>
      </w:r>
      <w:r w:rsidR="00C73675" w:rsidRPr="00CD643A">
        <w:rPr>
          <w:lang w:val="ru-RU"/>
        </w:rPr>
        <w:instrText xml:space="preserve"> </w:instrText>
      </w:r>
      <w:r w:rsidR="00C73675">
        <w:instrText>incident</w:instrText>
      </w:r>
      <w:r w:rsidR="00C73675" w:rsidRPr="00CD643A">
        <w:rPr>
          <w:lang w:val="ru-RU"/>
        </w:rPr>
        <w:instrText xml:space="preserve"> </w:instrText>
      </w:r>
      <w:r w:rsidR="00C73675">
        <w:instrText>electrons</w:instrText>
      </w:r>
      <w:r w:rsidR="00C73675" w:rsidRPr="00CD643A">
        <w:rPr>
          <w:lang w:val="ru-RU"/>
        </w:rPr>
        <w:instrText>","</w:instrText>
      </w:r>
      <w:r w:rsidR="00C73675">
        <w:instrText>type</w:instrText>
      </w:r>
      <w:r w:rsidR="00C73675" w:rsidRPr="00CD643A">
        <w:rPr>
          <w:lang w:val="ru-RU"/>
        </w:rPr>
        <w:instrText>":"</w:instrText>
      </w:r>
      <w:r w:rsidR="00C73675">
        <w:instrText>article</w:instrText>
      </w:r>
      <w:r w:rsidR="00C73675" w:rsidRPr="00CD643A">
        <w:rPr>
          <w:lang w:val="ru-RU"/>
        </w:rPr>
        <w:instrText>-</w:instrText>
      </w:r>
      <w:r w:rsidR="00C73675">
        <w:instrText>journal</w:instrText>
      </w:r>
      <w:r w:rsidR="00C73675" w:rsidRPr="00CD643A">
        <w:rPr>
          <w:lang w:val="ru-RU"/>
        </w:rPr>
        <w:instrText>","</w:instrText>
      </w:r>
      <w:r w:rsidR="00C73675">
        <w:instrText>volume</w:instrText>
      </w:r>
      <w:r w:rsidR="00C73675" w:rsidRPr="00CD643A">
        <w:rPr>
          <w:lang w:val="ru-RU"/>
        </w:rPr>
        <w:instrText>":"62"},"</w:instrText>
      </w:r>
      <w:r w:rsidR="00C73675">
        <w:instrText>uris</w:instrText>
      </w:r>
      <w:r w:rsidR="00C73675" w:rsidRPr="00CD643A">
        <w:rPr>
          <w:lang w:val="ru-RU"/>
        </w:rPr>
        <w:instrText>":["</w:instrText>
      </w:r>
      <w:r w:rsidR="00C73675">
        <w:instrText>http</w:instrText>
      </w:r>
      <w:r w:rsidR="00C73675" w:rsidRPr="00CD643A">
        <w:rPr>
          <w:lang w:val="ru-RU"/>
        </w:rPr>
        <w:instrText>://</w:instrText>
      </w:r>
      <w:r w:rsidR="00C73675">
        <w:instrText>www</w:instrText>
      </w:r>
      <w:r w:rsidR="00C73675" w:rsidRPr="00CD643A">
        <w:rPr>
          <w:lang w:val="ru-RU"/>
        </w:rPr>
        <w:instrText>.</w:instrText>
      </w:r>
      <w:r w:rsidR="00C73675">
        <w:instrText>mendeley</w:instrText>
      </w:r>
      <w:r w:rsidR="00C73675" w:rsidRPr="00CD643A">
        <w:rPr>
          <w:lang w:val="ru-RU"/>
        </w:rPr>
        <w:instrText>.</w:instrText>
      </w:r>
      <w:r w:rsidR="00C73675">
        <w:instrText>com</w:instrText>
      </w:r>
      <w:r w:rsidR="00C73675" w:rsidRPr="00CD643A">
        <w:rPr>
          <w:lang w:val="ru-RU"/>
        </w:rPr>
        <w:instrText>/</w:instrText>
      </w:r>
      <w:r w:rsidR="00C73675">
        <w:instrText>documents</w:instrText>
      </w:r>
      <w:r w:rsidR="00C73675" w:rsidRPr="00CD643A">
        <w:rPr>
          <w:lang w:val="ru-RU"/>
        </w:rPr>
        <w:instrText>/?</w:instrText>
      </w:r>
      <w:r w:rsidR="00C73675">
        <w:instrText>uuid</w:instrText>
      </w:r>
      <w:r w:rsidR="00C73675" w:rsidRPr="00CD643A">
        <w:rPr>
          <w:lang w:val="ru-RU"/>
        </w:rPr>
        <w:instrText>=</w:instrText>
      </w:r>
      <w:r w:rsidR="00C73675">
        <w:instrText>af</w:instrText>
      </w:r>
      <w:r w:rsidR="00C73675" w:rsidRPr="00CD643A">
        <w:rPr>
          <w:lang w:val="ru-RU"/>
        </w:rPr>
        <w:instrText>804</w:instrText>
      </w:r>
      <w:r w:rsidR="00C73675">
        <w:instrText>cfc</w:instrText>
      </w:r>
      <w:r w:rsidR="00C73675" w:rsidRPr="00CD643A">
        <w:rPr>
          <w:lang w:val="ru-RU"/>
        </w:rPr>
        <w:instrText>-547</w:instrText>
      </w:r>
      <w:r w:rsidR="00C73675">
        <w:instrText>b</w:instrText>
      </w:r>
      <w:r w:rsidR="00C73675" w:rsidRPr="00CD643A">
        <w:rPr>
          <w:lang w:val="ru-RU"/>
        </w:rPr>
        <w:instrText>-48</w:instrText>
      </w:r>
      <w:r w:rsidR="00C73675">
        <w:instrText>fc</w:instrText>
      </w:r>
      <w:r w:rsidR="00C73675" w:rsidRPr="00CD643A">
        <w:rPr>
          <w:lang w:val="ru-RU"/>
        </w:rPr>
        <w:instrText>-</w:instrText>
      </w:r>
      <w:r w:rsidR="00C73675">
        <w:instrText>bcbb</w:instrText>
      </w:r>
      <w:r w:rsidR="00C73675" w:rsidRPr="00CD643A">
        <w:rPr>
          <w:lang w:val="ru-RU"/>
        </w:rPr>
        <w:instrText>-783</w:instrText>
      </w:r>
      <w:r w:rsidR="00C73675">
        <w:instrText>e</w:instrText>
      </w:r>
      <w:r w:rsidR="00C73675" w:rsidRPr="00CD643A">
        <w:rPr>
          <w:lang w:val="ru-RU"/>
        </w:rPr>
        <w:instrText>2698</w:instrText>
      </w:r>
      <w:r w:rsidR="00C73675">
        <w:instrText>a</w:instrText>
      </w:r>
      <w:r w:rsidR="00C73675" w:rsidRPr="00CD643A">
        <w:rPr>
          <w:lang w:val="ru-RU"/>
        </w:rPr>
        <w:instrText>695"]}],"</w:instrText>
      </w:r>
      <w:r w:rsidR="00C73675">
        <w:instrText>mendeley</w:instrText>
      </w:r>
      <w:r w:rsidR="00C73675" w:rsidRPr="00CD643A">
        <w:rPr>
          <w:lang w:val="ru-RU"/>
        </w:rPr>
        <w:instrText>":{"</w:instrText>
      </w:r>
      <w:r w:rsidR="00C73675">
        <w:instrText>formattedCitation</w:instrText>
      </w:r>
      <w:r w:rsidR="00C73675" w:rsidRPr="00CD643A">
        <w:rPr>
          <w:lang w:val="ru-RU"/>
        </w:rPr>
        <w:instrText>":"</w:instrText>
      </w:r>
      <w:r w:rsidR="00C73675">
        <w:instrText> </w:instrText>
      </w:r>
      <w:r w:rsidR="00C73675" w:rsidRPr="00CD643A">
        <w:rPr>
          <w:lang w:val="ru-RU"/>
        </w:rPr>
        <w:instrText>[8]","</w:instrText>
      </w:r>
      <w:r w:rsidR="00C73675">
        <w:instrText>plainTextFormattedCitation</w:instrText>
      </w:r>
      <w:r w:rsidR="00C73675" w:rsidRPr="00CD643A">
        <w:rPr>
          <w:lang w:val="ru-RU"/>
        </w:rPr>
        <w:instrText>":"</w:instrText>
      </w:r>
      <w:r w:rsidR="00C73675">
        <w:instrText> </w:instrText>
      </w:r>
      <w:r w:rsidR="00C73675" w:rsidRPr="00CD643A">
        <w:rPr>
          <w:lang w:val="ru-RU"/>
        </w:rPr>
        <w:instrText>[8]","</w:instrText>
      </w:r>
      <w:r w:rsidR="00C73675">
        <w:instrText>previouslyFormattedCitation</w:instrText>
      </w:r>
      <w:r w:rsidR="00C73675" w:rsidRPr="00CD643A">
        <w:rPr>
          <w:lang w:val="ru-RU"/>
        </w:rPr>
        <w:instrText>":"</w:instrText>
      </w:r>
      <w:r w:rsidR="00C73675">
        <w:instrText> </w:instrText>
      </w:r>
      <w:r w:rsidR="00C73675" w:rsidRPr="00CD643A">
        <w:rPr>
          <w:lang w:val="ru-RU"/>
        </w:rPr>
        <w:instrText>[8]"},"</w:instrText>
      </w:r>
      <w:r w:rsidR="00C73675">
        <w:instrText>properties</w:instrText>
      </w:r>
      <w:r w:rsidR="00C73675" w:rsidRPr="00CD643A">
        <w:rPr>
          <w:lang w:val="ru-RU"/>
        </w:rPr>
        <w:instrText>":{"</w:instrText>
      </w:r>
      <w:r w:rsidR="00C73675">
        <w:instrText>noteIndex</w:instrText>
      </w:r>
      <w:r w:rsidR="00C73675" w:rsidRPr="00CD643A">
        <w:rPr>
          <w:lang w:val="ru-RU"/>
        </w:rPr>
        <w:instrText>":0},"</w:instrText>
      </w:r>
      <w:r w:rsidR="00C73675">
        <w:instrText>schema</w:instrText>
      </w:r>
      <w:r w:rsidR="00C73675" w:rsidRPr="00CD643A">
        <w:rPr>
          <w:lang w:val="ru-RU"/>
        </w:rPr>
        <w:instrText>":"</w:instrText>
      </w:r>
      <w:r w:rsidR="00C73675">
        <w:instrText>https</w:instrText>
      </w:r>
      <w:r w:rsidR="00C73675" w:rsidRPr="00CD643A">
        <w:rPr>
          <w:lang w:val="ru-RU"/>
        </w:rPr>
        <w:instrText>://</w:instrText>
      </w:r>
      <w:r w:rsidR="00C73675">
        <w:instrText>github</w:instrText>
      </w:r>
      <w:r w:rsidR="00C73675" w:rsidRPr="00CD643A">
        <w:rPr>
          <w:lang w:val="ru-RU"/>
        </w:rPr>
        <w:instrText>.</w:instrText>
      </w:r>
      <w:r w:rsidR="00C73675">
        <w:instrText>com</w:instrText>
      </w:r>
      <w:r w:rsidR="00C73675" w:rsidRPr="00CD643A">
        <w:rPr>
          <w:lang w:val="ru-RU"/>
        </w:rPr>
        <w:instrText>/</w:instrText>
      </w:r>
      <w:r w:rsidR="00C73675">
        <w:instrText>citation</w:instrText>
      </w:r>
      <w:r w:rsidR="00C73675" w:rsidRPr="00CD643A">
        <w:rPr>
          <w:lang w:val="ru-RU"/>
        </w:rPr>
        <w:instrText>-</w:instrText>
      </w:r>
      <w:r w:rsidR="00C73675">
        <w:instrText>style</w:instrText>
      </w:r>
      <w:r w:rsidR="00C73675" w:rsidRPr="00CD643A">
        <w:rPr>
          <w:lang w:val="ru-RU"/>
        </w:rPr>
        <w:instrText>-</w:instrText>
      </w:r>
      <w:r w:rsidR="00C73675">
        <w:instrText>language</w:instrText>
      </w:r>
      <w:r w:rsidR="00C73675" w:rsidRPr="00CD643A">
        <w:rPr>
          <w:lang w:val="ru-RU"/>
        </w:rPr>
        <w:instrText>/</w:instrText>
      </w:r>
      <w:r w:rsidR="00C73675">
        <w:instrText>schema</w:instrText>
      </w:r>
      <w:r w:rsidR="00C73675" w:rsidRPr="00CD643A">
        <w:rPr>
          <w:lang w:val="ru-RU"/>
        </w:rPr>
        <w:instrText>/</w:instrText>
      </w:r>
      <w:r w:rsidR="00C73675">
        <w:instrText>raw</w:instrText>
      </w:r>
      <w:r w:rsidR="00C73675" w:rsidRPr="00CD643A">
        <w:rPr>
          <w:lang w:val="ru-RU"/>
        </w:rPr>
        <w:instrText>/</w:instrText>
      </w:r>
      <w:r w:rsidR="00C73675">
        <w:instrText>master</w:instrText>
      </w:r>
      <w:r w:rsidR="00C73675" w:rsidRPr="00CD643A">
        <w:rPr>
          <w:lang w:val="ru-RU"/>
        </w:rPr>
        <w:instrText>/</w:instrText>
      </w:r>
      <w:r w:rsidR="00C73675">
        <w:instrText>csl</w:instrText>
      </w:r>
      <w:r w:rsidR="00C73675" w:rsidRPr="00CD643A">
        <w:rPr>
          <w:lang w:val="ru-RU"/>
        </w:rPr>
        <w:instrText>-</w:instrText>
      </w:r>
      <w:r w:rsidR="00C73675">
        <w:instrText>citation</w:instrText>
      </w:r>
      <w:r w:rsidR="00C73675" w:rsidRPr="00CD643A">
        <w:rPr>
          <w:lang w:val="ru-RU"/>
        </w:rPr>
        <w:instrText>.</w:instrText>
      </w:r>
      <w:r w:rsidR="00C73675">
        <w:instrText>json</w:instrText>
      </w:r>
      <w:r w:rsidR="00C73675" w:rsidRPr="00CD643A">
        <w:rPr>
          <w:lang w:val="ru-RU"/>
        </w:rPr>
        <w:instrText>"}</w:instrText>
      </w:r>
      <w:r w:rsidRPr="008547F3">
        <w:fldChar w:fldCharType="separate"/>
      </w:r>
      <w:r w:rsidR="00C73675" w:rsidRPr="00C73675">
        <w:rPr>
          <w:noProof/>
        </w:rPr>
        <w:t> </w:t>
      </w:r>
      <w:r w:rsidR="00C73675" w:rsidRPr="00CD643A">
        <w:rPr>
          <w:noProof/>
          <w:lang w:val="ru-RU"/>
        </w:rPr>
        <w:t>[8]</w:t>
      </w:r>
      <w:r w:rsidRPr="008547F3">
        <w:fldChar w:fldCharType="end"/>
      </w:r>
      <w:r w:rsidRPr="00CD643A">
        <w:rPr>
          <w:lang w:val="ru-RU"/>
        </w:rPr>
        <w:t xml:space="preserve"> </w:t>
      </w:r>
      <w:r w:rsidRPr="008547F3">
        <w:t>Eq</w:t>
      </w:r>
      <w:r w:rsidRPr="00CD643A">
        <w:rPr>
          <w:lang w:val="ru-RU"/>
        </w:rPr>
        <w:t xml:space="preserve">.(22) </w:t>
      </w:r>
      <w:r w:rsidRPr="00CD643A">
        <w:rPr>
          <w:i/>
          <w:lang w:val="ru-RU"/>
        </w:rPr>
        <w:t>(</w:t>
      </w:r>
      <w:r w:rsidRPr="00804004">
        <w:rPr>
          <w:i/>
          <w:lang w:val="ru-RU"/>
        </w:rPr>
        <w:t>Не</w:t>
      </w:r>
      <w:r w:rsidRPr="00CD643A">
        <w:rPr>
          <w:i/>
          <w:lang w:val="ru-RU"/>
        </w:rPr>
        <w:t xml:space="preserve"> </w:t>
      </w:r>
      <w:r w:rsidRPr="00804004">
        <w:rPr>
          <w:i/>
          <w:lang w:val="ru-RU"/>
        </w:rPr>
        <w:t>закончена</w:t>
      </w:r>
      <w:r w:rsidRPr="00CD643A">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xml:space="preserve">: </w:t>
      </w:r>
      <w:proofErr w:type="spellStart"/>
      <w:r>
        <w:t>Heitler</w:t>
      </w:r>
      <w:proofErr w:type="spellEnd"/>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w:t>
      </w:r>
      <w:proofErr w:type="spellStart"/>
      <w:r w:rsidRPr="00C73675">
        <w:rPr>
          <w:i/>
        </w:rPr>
        <w:t>Møller</w:t>
      </w:r>
      <w:proofErr w:type="spellEnd"/>
      <w:r w:rsidRPr="00C73675">
        <w:rPr>
          <w:i/>
        </w:rPr>
        <w:t xml:space="preserve">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93747195"/>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CD643A" w:rsidRDefault="006E1FA2" w:rsidP="00F87CE8">
      <w:pPr>
        <w:pStyle w:val="ListParagraph"/>
        <w:rPr>
          <w:i/>
          <w:lang w:val="ru-RU"/>
        </w:rPr>
      </w:pPr>
      <w:r w:rsidRPr="000606D4">
        <w:rPr>
          <w:lang w:val="ru-RU"/>
        </w:rPr>
        <w:t>Б</w:t>
      </w:r>
      <w:r w:rsidRPr="00CD643A">
        <w:rPr>
          <w:lang w:val="ru-RU"/>
        </w:rPr>
        <w:t xml:space="preserve">) </w:t>
      </w:r>
      <w:r w:rsidRPr="000606D4">
        <w:t>RBEB</w:t>
      </w:r>
      <w:r w:rsidRPr="00CD643A">
        <w:rPr>
          <w:lang w:val="ru-RU"/>
        </w:rPr>
        <w:t xml:space="preserve"> </w:t>
      </w:r>
      <w:r w:rsidRPr="000606D4">
        <w:t>cross</w:t>
      </w:r>
      <w:r w:rsidRPr="00CD643A">
        <w:rPr>
          <w:lang w:val="ru-RU"/>
        </w:rPr>
        <w:t xml:space="preserve"> </w:t>
      </w:r>
      <w:r w:rsidRPr="000606D4">
        <w:t>section</w:t>
      </w:r>
      <w:r w:rsidRPr="00CD643A">
        <w:rPr>
          <w:lang w:val="ru-RU"/>
        </w:rPr>
        <w:t xml:space="preserve"> – </w:t>
      </w:r>
      <w:r w:rsidRPr="000606D4">
        <w:fldChar w:fldCharType="begin" w:fldLock="1"/>
      </w:r>
      <w:r w:rsidR="00C73675">
        <w:instrText>ADDIN</w:instrText>
      </w:r>
      <w:r w:rsidR="00C73675" w:rsidRPr="00CD643A">
        <w:rPr>
          <w:lang w:val="ru-RU"/>
        </w:rPr>
        <w:instrText xml:space="preserve"> </w:instrText>
      </w:r>
      <w:r w:rsidR="00C73675">
        <w:instrText>CSL</w:instrText>
      </w:r>
      <w:r w:rsidR="00C73675" w:rsidRPr="00CD643A">
        <w:rPr>
          <w:lang w:val="ru-RU"/>
        </w:rPr>
        <w:instrText>_</w:instrText>
      </w:r>
      <w:r w:rsidR="00C73675">
        <w:instrText>CITATION</w:instrText>
      </w:r>
      <w:r w:rsidR="00C73675" w:rsidRPr="00CD643A">
        <w:rPr>
          <w:lang w:val="ru-RU"/>
        </w:rPr>
        <w:instrText xml:space="preserve"> {"</w:instrText>
      </w:r>
      <w:r w:rsidR="00C73675">
        <w:instrText>citationItems</w:instrText>
      </w:r>
      <w:r w:rsidR="00C73675" w:rsidRPr="00CD643A">
        <w:rPr>
          <w:lang w:val="ru-RU"/>
        </w:rPr>
        <w:instrText>":[{"</w:instrText>
      </w:r>
      <w:r w:rsidR="00C73675">
        <w:instrText>id</w:instrText>
      </w:r>
      <w:r w:rsidR="00C73675" w:rsidRPr="00CD643A">
        <w:rPr>
          <w:lang w:val="ru-RU"/>
        </w:rPr>
        <w:instrText>":"</w:instrText>
      </w:r>
      <w:r w:rsidR="00C73675">
        <w:instrText>ITEM</w:instrText>
      </w:r>
      <w:r w:rsidR="00C73675" w:rsidRPr="00CD643A">
        <w:rPr>
          <w:lang w:val="ru-RU"/>
        </w:rPr>
        <w:instrText>-1","</w:instrText>
      </w:r>
      <w:r w:rsidR="00C73675">
        <w:instrText>itemData</w:instrText>
      </w:r>
      <w:r w:rsidR="00C73675" w:rsidRPr="00CD643A">
        <w:rPr>
          <w:lang w:val="ru-RU"/>
        </w:rPr>
        <w:instrText>":{"</w:instrText>
      </w:r>
      <w:r w:rsidR="00C73675">
        <w:instrText>DOI</w:instrText>
      </w:r>
      <w:r w:rsidR="00C73675" w:rsidRPr="00CD643A">
        <w:rPr>
          <w:lang w:val="ru-RU"/>
        </w:rPr>
        <w:instrText>":"10.1103/</w:instrText>
      </w:r>
      <w:r w:rsidR="00C73675">
        <w:instrText>PhysRevA</w:instrText>
      </w:r>
      <w:r w:rsidR="00C73675" w:rsidRPr="00CD643A">
        <w:rPr>
          <w:lang w:val="ru-RU"/>
        </w:rPr>
        <w:instrText>.62.052710","</w:instrText>
      </w:r>
      <w:r w:rsidR="00C73675">
        <w:instrText>ISSN</w:instrText>
      </w:r>
      <w:r w:rsidR="00C73675" w:rsidRPr="00CD643A">
        <w:rPr>
          <w:lang w:val="ru-RU"/>
        </w:rPr>
        <w:instrText>":"1050-2947","</w:instrText>
      </w:r>
      <w:r w:rsidR="00C73675">
        <w:instrText>author</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Kim</w:instrText>
      </w:r>
      <w:r w:rsidR="00C73675" w:rsidRPr="00CD643A">
        <w:rPr>
          <w:lang w:val="ru-RU"/>
        </w:rPr>
        <w:instrText>","</w:instrText>
      </w:r>
      <w:r w:rsidR="00C73675">
        <w:instrText>given</w:instrText>
      </w:r>
      <w:r w:rsidR="00C73675" w:rsidRPr="00CD643A">
        <w:rPr>
          <w:lang w:val="ru-RU"/>
        </w:rPr>
        <w:instrText>":"</w:instrText>
      </w:r>
      <w:r w:rsidR="00C73675">
        <w:instrText>Yong</w:instrText>
      </w:r>
      <w:r w:rsidR="00C73675" w:rsidRPr="00CD643A">
        <w:rPr>
          <w:lang w:val="ru-RU"/>
        </w:rPr>
        <w:instrText>-</w:instrText>
      </w:r>
      <w:r w:rsidR="00C73675">
        <w:instrText>Ki</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Santos</w:instrText>
      </w:r>
      <w:r w:rsidR="00C73675" w:rsidRPr="00CD643A">
        <w:rPr>
          <w:lang w:val="ru-RU"/>
        </w:rPr>
        <w:instrText>","</w:instrText>
      </w:r>
      <w:r w:rsidR="00C73675">
        <w:instrText>given</w:instrText>
      </w:r>
      <w:r w:rsidR="00C73675" w:rsidRPr="00CD643A">
        <w:rPr>
          <w:lang w:val="ru-RU"/>
        </w:rPr>
        <w:instrText>":"</w:instrText>
      </w:r>
      <w:r w:rsidR="00C73675">
        <w:instrText>Jos</w:instrText>
      </w:r>
      <w:r w:rsidR="00C73675" w:rsidRPr="00CD643A">
        <w:rPr>
          <w:lang w:val="ru-RU"/>
        </w:rPr>
        <w:instrText xml:space="preserve">é </w:instrText>
      </w:r>
      <w:r w:rsidR="00C73675">
        <w:instrText>Paulo</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family</w:instrText>
      </w:r>
      <w:r w:rsidR="00C73675" w:rsidRPr="00CD643A">
        <w:rPr>
          <w:lang w:val="ru-RU"/>
        </w:rPr>
        <w:instrText>":"</w:instrText>
      </w:r>
      <w:r w:rsidR="00C73675">
        <w:instrText>Parente</w:instrText>
      </w:r>
      <w:r w:rsidR="00C73675" w:rsidRPr="00CD643A">
        <w:rPr>
          <w:lang w:val="ru-RU"/>
        </w:rPr>
        <w:instrText>","</w:instrText>
      </w:r>
      <w:r w:rsidR="00C73675">
        <w:instrText>given</w:instrText>
      </w:r>
      <w:r w:rsidR="00C73675" w:rsidRPr="00CD643A">
        <w:rPr>
          <w:lang w:val="ru-RU"/>
        </w:rPr>
        <w:instrText>":"</w:instrText>
      </w:r>
      <w:r w:rsidR="00C73675">
        <w:instrText>Fernando</w:instrText>
      </w:r>
      <w:r w:rsidR="00C73675" w:rsidRPr="00CD643A">
        <w:rPr>
          <w:lang w:val="ru-RU"/>
        </w:rPr>
        <w:instrText>","</w:instrText>
      </w:r>
      <w:r w:rsidR="00C73675">
        <w:instrText>non</w:instrText>
      </w:r>
      <w:r w:rsidR="00C73675" w:rsidRPr="00CD643A">
        <w:rPr>
          <w:lang w:val="ru-RU"/>
        </w:rPr>
        <w:instrText>-</w:instrText>
      </w:r>
      <w:r w:rsidR="00C73675">
        <w:instrText>dropping</w:instrText>
      </w:r>
      <w:r w:rsidR="00C73675" w:rsidRPr="00CD643A">
        <w:rPr>
          <w:lang w:val="ru-RU"/>
        </w:rPr>
        <w:instrText>-</w:instrText>
      </w:r>
      <w:r w:rsidR="00C73675">
        <w:instrText>particle</w:instrText>
      </w:r>
      <w:r w:rsidR="00C73675" w:rsidRPr="00CD643A">
        <w:rPr>
          <w:lang w:val="ru-RU"/>
        </w:rPr>
        <w:instrText>":"","</w:instrText>
      </w:r>
      <w:r w:rsidR="00C73675">
        <w:instrText>parse</w:instrText>
      </w:r>
      <w:r w:rsidR="00C73675" w:rsidRPr="00CD643A">
        <w:rPr>
          <w:lang w:val="ru-RU"/>
        </w:rPr>
        <w:instrText>-</w:instrText>
      </w:r>
      <w:r w:rsidR="00C73675">
        <w:instrText>names</w:instrText>
      </w:r>
      <w:r w:rsidR="00C73675" w:rsidRPr="00CD643A">
        <w:rPr>
          <w:lang w:val="ru-RU"/>
        </w:rPr>
        <w:instrText>":</w:instrText>
      </w:r>
      <w:r w:rsidR="00C73675">
        <w:instrText>false</w:instrText>
      </w:r>
      <w:r w:rsidR="00C73675" w:rsidRPr="00CD643A">
        <w:rPr>
          <w:lang w:val="ru-RU"/>
        </w:rPr>
        <w:instrText>,"</w:instrText>
      </w:r>
      <w:r w:rsidR="00C73675">
        <w:instrText>suffix</w:instrText>
      </w:r>
      <w:r w:rsidR="00C73675" w:rsidRPr="00CD643A">
        <w:rPr>
          <w:lang w:val="ru-RU"/>
        </w:rPr>
        <w:instrText>":""}],"</w:instrText>
      </w:r>
      <w:r w:rsidR="00C73675">
        <w:instrText>container</w:instrText>
      </w:r>
      <w:r w:rsidR="00C73675" w:rsidRPr="00CD643A">
        <w:rPr>
          <w:lang w:val="ru-RU"/>
        </w:rPr>
        <w:instrText>-</w:instrText>
      </w:r>
      <w:r w:rsidR="00C73675">
        <w:instrText>title</w:instrText>
      </w:r>
      <w:r w:rsidR="00C73675" w:rsidRPr="00CD643A">
        <w:rPr>
          <w:lang w:val="ru-RU"/>
        </w:rPr>
        <w:instrText>":"</w:instrText>
      </w:r>
      <w:r w:rsidR="00C73675">
        <w:instrText>Physical</w:instrText>
      </w:r>
      <w:r w:rsidR="00C73675" w:rsidRPr="00CD643A">
        <w:rPr>
          <w:lang w:val="ru-RU"/>
        </w:rPr>
        <w:instrText xml:space="preserve"> </w:instrText>
      </w:r>
      <w:r w:rsidR="00C73675">
        <w:instrText>Review</w:instrText>
      </w:r>
      <w:r w:rsidR="00C73675" w:rsidRPr="00CD643A">
        <w:rPr>
          <w:lang w:val="ru-RU"/>
        </w:rPr>
        <w:instrText xml:space="preserve"> </w:instrText>
      </w:r>
      <w:r w:rsidR="00C73675">
        <w:instrText>A</w:instrText>
      </w:r>
      <w:r w:rsidR="00C73675" w:rsidRPr="00CD643A">
        <w:rPr>
          <w:lang w:val="ru-RU"/>
        </w:rPr>
        <w:instrText>","</w:instrText>
      </w:r>
      <w:r w:rsidR="00C73675">
        <w:instrText>id</w:instrText>
      </w:r>
      <w:r w:rsidR="00C73675" w:rsidRPr="00CD643A">
        <w:rPr>
          <w:lang w:val="ru-RU"/>
        </w:rPr>
        <w:instrText>":"</w:instrText>
      </w:r>
      <w:r w:rsidR="00C73675">
        <w:instrText>ITEM</w:instrText>
      </w:r>
      <w:r w:rsidR="00C73675" w:rsidRPr="00CD643A">
        <w:rPr>
          <w:lang w:val="ru-RU"/>
        </w:rPr>
        <w:instrText>-1","</w:instrText>
      </w:r>
      <w:r w:rsidR="00C73675">
        <w:instrText>issue</w:instrText>
      </w:r>
      <w:r w:rsidR="00C73675" w:rsidRPr="00CD643A">
        <w:rPr>
          <w:lang w:val="ru-RU"/>
        </w:rPr>
        <w:instrText>":"5","</w:instrText>
      </w:r>
      <w:r w:rsidR="00C73675">
        <w:instrText>issued</w:instrText>
      </w:r>
      <w:r w:rsidR="00C73675" w:rsidRPr="00CD643A">
        <w:rPr>
          <w:lang w:val="ru-RU"/>
        </w:rPr>
        <w:instrText>":{"</w:instrText>
      </w:r>
      <w:r w:rsidR="00C73675">
        <w:instrText>date</w:instrText>
      </w:r>
      <w:r w:rsidR="00C73675" w:rsidRPr="00CD643A">
        <w:rPr>
          <w:lang w:val="ru-RU"/>
        </w:rPr>
        <w:instrText>-</w:instrText>
      </w:r>
      <w:r w:rsidR="00C73675">
        <w:instrText>parts</w:instrText>
      </w:r>
      <w:r w:rsidR="00C73675" w:rsidRPr="00CD643A">
        <w:rPr>
          <w:lang w:val="ru-RU"/>
        </w:rPr>
        <w:instrText>":[["2000","10"]]},"</w:instrText>
      </w:r>
      <w:r w:rsidR="00C73675">
        <w:instrText>page</w:instrText>
      </w:r>
      <w:r w:rsidR="00C73675" w:rsidRPr="00CD643A">
        <w:rPr>
          <w:lang w:val="ru-RU"/>
        </w:rPr>
        <w:instrText>":"52710","</w:instrText>
      </w:r>
      <w:r w:rsidR="00C73675">
        <w:instrText>publisher</w:instrText>
      </w:r>
      <w:r w:rsidR="00C73675" w:rsidRPr="00CD643A">
        <w:rPr>
          <w:lang w:val="ru-RU"/>
        </w:rPr>
        <w:instrText>":"</w:instrText>
      </w:r>
      <w:r w:rsidR="00C73675">
        <w:instrText>American</w:instrText>
      </w:r>
      <w:r w:rsidR="00C73675" w:rsidRPr="00CD643A">
        <w:rPr>
          <w:lang w:val="ru-RU"/>
        </w:rPr>
        <w:instrText xml:space="preserve"> </w:instrText>
      </w:r>
      <w:r w:rsidR="00C73675">
        <w:instrText>Physical</w:instrText>
      </w:r>
      <w:r w:rsidR="00C73675" w:rsidRPr="00CD643A">
        <w:rPr>
          <w:lang w:val="ru-RU"/>
        </w:rPr>
        <w:instrText xml:space="preserve"> </w:instrText>
      </w:r>
      <w:r w:rsidR="00C73675">
        <w:instrText>Society</w:instrText>
      </w:r>
      <w:r w:rsidR="00C73675" w:rsidRPr="00CD643A">
        <w:rPr>
          <w:lang w:val="ru-RU"/>
        </w:rPr>
        <w:instrText>","</w:instrText>
      </w:r>
      <w:r w:rsidR="00C73675">
        <w:instrText>title</w:instrText>
      </w:r>
      <w:r w:rsidR="00C73675" w:rsidRPr="00CD643A">
        <w:rPr>
          <w:lang w:val="ru-RU"/>
        </w:rPr>
        <w:instrText>":"</w:instrText>
      </w:r>
      <w:r w:rsidR="00C73675">
        <w:instrText>Extension</w:instrText>
      </w:r>
      <w:r w:rsidR="00C73675" w:rsidRPr="00CD643A">
        <w:rPr>
          <w:lang w:val="ru-RU"/>
        </w:rPr>
        <w:instrText xml:space="preserve"> </w:instrText>
      </w:r>
      <w:r w:rsidR="00C73675">
        <w:instrText>of</w:instrText>
      </w:r>
      <w:r w:rsidR="00C73675" w:rsidRPr="00CD643A">
        <w:rPr>
          <w:lang w:val="ru-RU"/>
        </w:rPr>
        <w:instrText xml:space="preserve"> </w:instrText>
      </w:r>
      <w:r w:rsidR="00C73675">
        <w:instrText>the</w:instrText>
      </w:r>
      <w:r w:rsidR="00C73675" w:rsidRPr="00CD643A">
        <w:rPr>
          <w:lang w:val="ru-RU"/>
        </w:rPr>
        <w:instrText xml:space="preserve"> </w:instrText>
      </w:r>
      <w:r w:rsidR="00C73675">
        <w:instrText>binary</w:instrText>
      </w:r>
      <w:r w:rsidR="00C73675" w:rsidRPr="00CD643A">
        <w:rPr>
          <w:lang w:val="ru-RU"/>
        </w:rPr>
        <w:instrText>-</w:instrText>
      </w:r>
      <w:r w:rsidR="00C73675">
        <w:instrText>encounter</w:instrText>
      </w:r>
      <w:r w:rsidR="00C73675" w:rsidRPr="00CD643A">
        <w:rPr>
          <w:lang w:val="ru-RU"/>
        </w:rPr>
        <w:instrText>-</w:instrText>
      </w:r>
      <w:r w:rsidR="00C73675">
        <w:instrText>dipole</w:instrText>
      </w:r>
      <w:r w:rsidR="00C73675" w:rsidRPr="00CD643A">
        <w:rPr>
          <w:lang w:val="ru-RU"/>
        </w:rPr>
        <w:instrText xml:space="preserve"> </w:instrText>
      </w:r>
      <w:r w:rsidR="00C73675">
        <w:instrText>model</w:instrText>
      </w:r>
      <w:r w:rsidR="00C73675" w:rsidRPr="00CD643A">
        <w:rPr>
          <w:lang w:val="ru-RU"/>
        </w:rPr>
        <w:instrText xml:space="preserve"> </w:instrText>
      </w:r>
      <w:r w:rsidR="00C73675">
        <w:instrText>to</w:instrText>
      </w:r>
      <w:r w:rsidR="00C73675" w:rsidRPr="00CD643A">
        <w:rPr>
          <w:lang w:val="ru-RU"/>
        </w:rPr>
        <w:instrText xml:space="preserve"> </w:instrText>
      </w:r>
      <w:r w:rsidR="00C73675">
        <w:instrText>relativistic</w:instrText>
      </w:r>
      <w:r w:rsidR="00C73675" w:rsidRPr="00CD643A">
        <w:rPr>
          <w:lang w:val="ru-RU"/>
        </w:rPr>
        <w:instrText xml:space="preserve"> </w:instrText>
      </w:r>
      <w:r w:rsidR="00C73675">
        <w:instrText>incident</w:instrText>
      </w:r>
      <w:r w:rsidR="00C73675" w:rsidRPr="00CD643A">
        <w:rPr>
          <w:lang w:val="ru-RU"/>
        </w:rPr>
        <w:instrText xml:space="preserve"> </w:instrText>
      </w:r>
      <w:r w:rsidR="00C73675">
        <w:instrText>electrons</w:instrText>
      </w:r>
      <w:r w:rsidR="00C73675" w:rsidRPr="00CD643A">
        <w:rPr>
          <w:lang w:val="ru-RU"/>
        </w:rPr>
        <w:instrText>","</w:instrText>
      </w:r>
      <w:r w:rsidR="00C73675">
        <w:instrText>type</w:instrText>
      </w:r>
      <w:r w:rsidR="00C73675" w:rsidRPr="00CD643A">
        <w:rPr>
          <w:lang w:val="ru-RU"/>
        </w:rPr>
        <w:instrText>":"</w:instrText>
      </w:r>
      <w:r w:rsidR="00C73675">
        <w:instrText>article</w:instrText>
      </w:r>
      <w:r w:rsidR="00C73675" w:rsidRPr="00CD643A">
        <w:rPr>
          <w:lang w:val="ru-RU"/>
        </w:rPr>
        <w:instrText>-</w:instrText>
      </w:r>
      <w:r w:rsidR="00C73675">
        <w:instrText>journal</w:instrText>
      </w:r>
      <w:r w:rsidR="00C73675" w:rsidRPr="00CD643A">
        <w:rPr>
          <w:lang w:val="ru-RU"/>
        </w:rPr>
        <w:instrText>","</w:instrText>
      </w:r>
      <w:r w:rsidR="00C73675">
        <w:instrText>volume</w:instrText>
      </w:r>
      <w:r w:rsidR="00C73675" w:rsidRPr="00CD643A">
        <w:rPr>
          <w:lang w:val="ru-RU"/>
        </w:rPr>
        <w:instrText>":"62"},"</w:instrText>
      </w:r>
      <w:r w:rsidR="00C73675">
        <w:instrText>uris</w:instrText>
      </w:r>
      <w:r w:rsidR="00C73675" w:rsidRPr="00CD643A">
        <w:rPr>
          <w:lang w:val="ru-RU"/>
        </w:rPr>
        <w:instrText>":["</w:instrText>
      </w:r>
      <w:r w:rsidR="00C73675">
        <w:instrText>http</w:instrText>
      </w:r>
      <w:r w:rsidR="00C73675" w:rsidRPr="00CD643A">
        <w:rPr>
          <w:lang w:val="ru-RU"/>
        </w:rPr>
        <w:instrText>://</w:instrText>
      </w:r>
      <w:r w:rsidR="00C73675">
        <w:instrText>www</w:instrText>
      </w:r>
      <w:r w:rsidR="00C73675" w:rsidRPr="00CD643A">
        <w:rPr>
          <w:lang w:val="ru-RU"/>
        </w:rPr>
        <w:instrText>.</w:instrText>
      </w:r>
      <w:r w:rsidR="00C73675">
        <w:instrText>mendeley</w:instrText>
      </w:r>
      <w:r w:rsidR="00C73675" w:rsidRPr="00CD643A">
        <w:rPr>
          <w:lang w:val="ru-RU"/>
        </w:rPr>
        <w:instrText>.</w:instrText>
      </w:r>
      <w:r w:rsidR="00C73675">
        <w:instrText>com</w:instrText>
      </w:r>
      <w:r w:rsidR="00C73675" w:rsidRPr="00CD643A">
        <w:rPr>
          <w:lang w:val="ru-RU"/>
        </w:rPr>
        <w:instrText>/</w:instrText>
      </w:r>
      <w:r w:rsidR="00C73675">
        <w:instrText>documents</w:instrText>
      </w:r>
      <w:r w:rsidR="00C73675" w:rsidRPr="00CD643A">
        <w:rPr>
          <w:lang w:val="ru-RU"/>
        </w:rPr>
        <w:instrText>/?</w:instrText>
      </w:r>
      <w:r w:rsidR="00C73675">
        <w:instrText>uuid</w:instrText>
      </w:r>
      <w:r w:rsidR="00C73675" w:rsidRPr="00CD643A">
        <w:rPr>
          <w:lang w:val="ru-RU"/>
        </w:rPr>
        <w:instrText>=</w:instrText>
      </w:r>
      <w:r w:rsidR="00C73675">
        <w:instrText>af</w:instrText>
      </w:r>
      <w:r w:rsidR="00C73675" w:rsidRPr="00CD643A">
        <w:rPr>
          <w:lang w:val="ru-RU"/>
        </w:rPr>
        <w:instrText>804</w:instrText>
      </w:r>
      <w:r w:rsidR="00C73675">
        <w:instrText>cfc</w:instrText>
      </w:r>
      <w:r w:rsidR="00C73675" w:rsidRPr="00CD643A">
        <w:rPr>
          <w:lang w:val="ru-RU"/>
        </w:rPr>
        <w:instrText>-547</w:instrText>
      </w:r>
      <w:r w:rsidR="00C73675">
        <w:instrText>b</w:instrText>
      </w:r>
      <w:r w:rsidR="00C73675" w:rsidRPr="00CD643A">
        <w:rPr>
          <w:lang w:val="ru-RU"/>
        </w:rPr>
        <w:instrText>-48</w:instrText>
      </w:r>
      <w:r w:rsidR="00C73675">
        <w:instrText>fc</w:instrText>
      </w:r>
      <w:r w:rsidR="00C73675" w:rsidRPr="00CD643A">
        <w:rPr>
          <w:lang w:val="ru-RU"/>
        </w:rPr>
        <w:instrText>-</w:instrText>
      </w:r>
      <w:r w:rsidR="00C73675">
        <w:instrText>bcbb</w:instrText>
      </w:r>
      <w:r w:rsidR="00C73675" w:rsidRPr="00CD643A">
        <w:rPr>
          <w:lang w:val="ru-RU"/>
        </w:rPr>
        <w:instrText>-783</w:instrText>
      </w:r>
      <w:r w:rsidR="00C73675">
        <w:instrText>e</w:instrText>
      </w:r>
      <w:r w:rsidR="00C73675" w:rsidRPr="00CD643A">
        <w:rPr>
          <w:lang w:val="ru-RU"/>
        </w:rPr>
        <w:instrText>2698</w:instrText>
      </w:r>
      <w:r w:rsidR="00C73675">
        <w:instrText>a</w:instrText>
      </w:r>
      <w:r w:rsidR="00C73675" w:rsidRPr="00CD643A">
        <w:rPr>
          <w:lang w:val="ru-RU"/>
        </w:rPr>
        <w:instrText>695"]}],"</w:instrText>
      </w:r>
      <w:r w:rsidR="00C73675">
        <w:instrText>mendeley</w:instrText>
      </w:r>
      <w:r w:rsidR="00C73675" w:rsidRPr="00CD643A">
        <w:rPr>
          <w:lang w:val="ru-RU"/>
        </w:rPr>
        <w:instrText>":{"</w:instrText>
      </w:r>
      <w:r w:rsidR="00C73675">
        <w:instrText>formattedCitation</w:instrText>
      </w:r>
      <w:r w:rsidR="00C73675" w:rsidRPr="00CD643A">
        <w:rPr>
          <w:lang w:val="ru-RU"/>
        </w:rPr>
        <w:instrText>":"</w:instrText>
      </w:r>
      <w:r w:rsidR="00C73675">
        <w:instrText> </w:instrText>
      </w:r>
      <w:r w:rsidR="00C73675" w:rsidRPr="00CD643A">
        <w:rPr>
          <w:lang w:val="ru-RU"/>
        </w:rPr>
        <w:instrText>[8]","</w:instrText>
      </w:r>
      <w:r w:rsidR="00C73675">
        <w:instrText>plainTextFormattedCitation</w:instrText>
      </w:r>
      <w:r w:rsidR="00C73675" w:rsidRPr="00CD643A">
        <w:rPr>
          <w:lang w:val="ru-RU"/>
        </w:rPr>
        <w:instrText>":"</w:instrText>
      </w:r>
      <w:r w:rsidR="00C73675">
        <w:instrText> </w:instrText>
      </w:r>
      <w:r w:rsidR="00C73675" w:rsidRPr="00CD643A">
        <w:rPr>
          <w:lang w:val="ru-RU"/>
        </w:rPr>
        <w:instrText>[8]","</w:instrText>
      </w:r>
      <w:r w:rsidR="00C73675">
        <w:instrText>previouslyFormattedCitation</w:instrText>
      </w:r>
      <w:r w:rsidR="00C73675" w:rsidRPr="00CD643A">
        <w:rPr>
          <w:lang w:val="ru-RU"/>
        </w:rPr>
        <w:instrText>":"</w:instrText>
      </w:r>
      <w:r w:rsidR="00C73675">
        <w:instrText> </w:instrText>
      </w:r>
      <w:r w:rsidR="00C73675" w:rsidRPr="00CD643A">
        <w:rPr>
          <w:lang w:val="ru-RU"/>
        </w:rPr>
        <w:instrText>[8]"},"</w:instrText>
      </w:r>
      <w:r w:rsidR="00C73675">
        <w:instrText>properties</w:instrText>
      </w:r>
      <w:r w:rsidR="00C73675" w:rsidRPr="00CD643A">
        <w:rPr>
          <w:lang w:val="ru-RU"/>
        </w:rPr>
        <w:instrText>":{"</w:instrText>
      </w:r>
      <w:r w:rsidR="00C73675">
        <w:instrText>noteIndex</w:instrText>
      </w:r>
      <w:r w:rsidR="00C73675" w:rsidRPr="00CD643A">
        <w:rPr>
          <w:lang w:val="ru-RU"/>
        </w:rPr>
        <w:instrText>":0},"</w:instrText>
      </w:r>
      <w:r w:rsidR="00C73675">
        <w:instrText>schema</w:instrText>
      </w:r>
      <w:r w:rsidR="00C73675" w:rsidRPr="00CD643A">
        <w:rPr>
          <w:lang w:val="ru-RU"/>
        </w:rPr>
        <w:instrText>":"</w:instrText>
      </w:r>
      <w:r w:rsidR="00C73675">
        <w:instrText>https</w:instrText>
      </w:r>
      <w:r w:rsidR="00C73675" w:rsidRPr="00CD643A">
        <w:rPr>
          <w:lang w:val="ru-RU"/>
        </w:rPr>
        <w:instrText>://</w:instrText>
      </w:r>
      <w:r w:rsidR="00C73675">
        <w:instrText>github</w:instrText>
      </w:r>
      <w:r w:rsidR="00C73675" w:rsidRPr="00CD643A">
        <w:rPr>
          <w:lang w:val="ru-RU"/>
        </w:rPr>
        <w:instrText>.</w:instrText>
      </w:r>
      <w:r w:rsidR="00C73675">
        <w:instrText>com</w:instrText>
      </w:r>
      <w:r w:rsidR="00C73675" w:rsidRPr="00CD643A">
        <w:rPr>
          <w:lang w:val="ru-RU"/>
        </w:rPr>
        <w:instrText>/</w:instrText>
      </w:r>
      <w:r w:rsidR="00C73675">
        <w:instrText>citation</w:instrText>
      </w:r>
      <w:r w:rsidR="00C73675" w:rsidRPr="00CD643A">
        <w:rPr>
          <w:lang w:val="ru-RU"/>
        </w:rPr>
        <w:instrText>-</w:instrText>
      </w:r>
      <w:r w:rsidR="00C73675">
        <w:instrText>style</w:instrText>
      </w:r>
      <w:r w:rsidR="00C73675" w:rsidRPr="00CD643A">
        <w:rPr>
          <w:lang w:val="ru-RU"/>
        </w:rPr>
        <w:instrText>-</w:instrText>
      </w:r>
      <w:r w:rsidR="00C73675">
        <w:instrText>language</w:instrText>
      </w:r>
      <w:r w:rsidR="00C73675" w:rsidRPr="00CD643A">
        <w:rPr>
          <w:lang w:val="ru-RU"/>
        </w:rPr>
        <w:instrText>/</w:instrText>
      </w:r>
      <w:r w:rsidR="00C73675">
        <w:instrText>schema</w:instrText>
      </w:r>
      <w:r w:rsidR="00C73675" w:rsidRPr="00CD643A">
        <w:rPr>
          <w:lang w:val="ru-RU"/>
        </w:rPr>
        <w:instrText>/</w:instrText>
      </w:r>
      <w:r w:rsidR="00C73675">
        <w:instrText>raw</w:instrText>
      </w:r>
      <w:r w:rsidR="00C73675" w:rsidRPr="00CD643A">
        <w:rPr>
          <w:lang w:val="ru-RU"/>
        </w:rPr>
        <w:instrText>/</w:instrText>
      </w:r>
      <w:r w:rsidR="00C73675">
        <w:instrText>master</w:instrText>
      </w:r>
      <w:r w:rsidR="00C73675" w:rsidRPr="00CD643A">
        <w:rPr>
          <w:lang w:val="ru-RU"/>
        </w:rPr>
        <w:instrText>/</w:instrText>
      </w:r>
      <w:r w:rsidR="00C73675">
        <w:instrText>csl</w:instrText>
      </w:r>
      <w:r w:rsidR="00C73675" w:rsidRPr="00CD643A">
        <w:rPr>
          <w:lang w:val="ru-RU"/>
        </w:rPr>
        <w:instrText>-</w:instrText>
      </w:r>
      <w:r w:rsidR="00C73675">
        <w:instrText>citation</w:instrText>
      </w:r>
      <w:r w:rsidR="00C73675" w:rsidRPr="00CD643A">
        <w:rPr>
          <w:lang w:val="ru-RU"/>
        </w:rPr>
        <w:instrText>.</w:instrText>
      </w:r>
      <w:r w:rsidR="00C73675">
        <w:instrText>json</w:instrText>
      </w:r>
      <w:r w:rsidR="00C73675" w:rsidRPr="00CD643A">
        <w:rPr>
          <w:lang w:val="ru-RU"/>
        </w:rPr>
        <w:instrText>"}</w:instrText>
      </w:r>
      <w:r w:rsidRPr="000606D4">
        <w:fldChar w:fldCharType="separate"/>
      </w:r>
      <w:r w:rsidR="00C73675" w:rsidRPr="00C73675">
        <w:rPr>
          <w:noProof/>
        </w:rPr>
        <w:t> </w:t>
      </w:r>
      <w:r w:rsidR="00C73675" w:rsidRPr="00CD643A">
        <w:rPr>
          <w:noProof/>
          <w:lang w:val="ru-RU"/>
        </w:rPr>
        <w:t>[8]</w:t>
      </w:r>
      <w:r w:rsidRPr="000606D4">
        <w:fldChar w:fldCharType="end"/>
      </w:r>
      <w:r w:rsidRPr="00CD643A">
        <w:rPr>
          <w:lang w:val="ru-RU"/>
        </w:rPr>
        <w:t xml:space="preserve"> </w:t>
      </w:r>
      <w:r w:rsidRPr="000606D4">
        <w:t>Eq</w:t>
      </w:r>
      <w:r w:rsidRPr="00CD643A">
        <w:rPr>
          <w:lang w:val="ru-RU"/>
        </w:rPr>
        <w:t xml:space="preserve">.(22) </w:t>
      </w:r>
      <w:r w:rsidRPr="00CD643A">
        <w:rPr>
          <w:i/>
          <w:lang w:val="ru-RU"/>
        </w:rPr>
        <w:t>(</w:t>
      </w:r>
      <w:r w:rsidRPr="000606D4">
        <w:rPr>
          <w:i/>
          <w:lang w:val="ru-RU"/>
        </w:rPr>
        <w:t>Не</w:t>
      </w:r>
      <w:r w:rsidRPr="00CD643A">
        <w:rPr>
          <w:i/>
          <w:lang w:val="ru-RU"/>
        </w:rPr>
        <w:t xml:space="preserve"> </w:t>
      </w:r>
      <w:r w:rsidRPr="000606D4">
        <w:rPr>
          <w:i/>
          <w:lang w:val="ru-RU"/>
        </w:rPr>
        <w:t>закончена</w:t>
      </w:r>
      <w:r w:rsidRPr="00CD643A">
        <w:rPr>
          <w:i/>
          <w:lang w:val="ru-RU"/>
        </w:rPr>
        <w:t>)</w:t>
      </w:r>
    </w:p>
    <w:p w14:paraId="276903E1" w14:textId="77777777" w:rsidR="006E1FA2" w:rsidRPr="000606D4" w:rsidRDefault="006E1FA2" w:rsidP="00F87CE8">
      <w:pPr>
        <w:pStyle w:val="ListParagraph"/>
        <w:rPr>
          <w:i/>
          <w:lang w:val="ru-RU"/>
        </w:rPr>
      </w:pPr>
      <w:r w:rsidRPr="000606D4">
        <w:rPr>
          <w:lang w:val="ru-RU"/>
        </w:rPr>
        <w:t xml:space="preserve">В) </w:t>
      </w:r>
      <w:proofErr w:type="spellStart"/>
      <w:r w:rsidRPr="000606D4">
        <w:rPr>
          <w:lang w:val="ru-RU"/>
        </w:rPr>
        <w:t>однопюсная</w:t>
      </w:r>
      <w:proofErr w:type="spellEnd"/>
      <w:r w:rsidRPr="000606D4">
        <w:rPr>
          <w:lang w:val="ru-RU"/>
        </w:rPr>
        <w:t xml:space="preserve"> дельта-</w:t>
      </w:r>
      <w:proofErr w:type="spellStart"/>
      <w:r w:rsidRPr="000606D4">
        <w:rPr>
          <w:lang w:val="ru-RU"/>
        </w:rPr>
        <w:t>функционаяльная</w:t>
      </w:r>
      <w:proofErr w:type="spellEnd"/>
      <w:r w:rsidRPr="000606D4">
        <w:rPr>
          <w:lang w:val="ru-RU"/>
        </w:rPr>
        <w:t xml:space="preserve">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 xml:space="preserve">вии с </w:t>
      </w:r>
      <w:proofErr w:type="spellStart"/>
      <w:r w:rsidRPr="000606D4">
        <w:rPr>
          <w:lang w:val="ru-RU"/>
        </w:rPr>
        <w:t>однозонным</w:t>
      </w:r>
      <w:proofErr w:type="spellEnd"/>
      <w:r w:rsidRPr="000606D4">
        <w:rPr>
          <w:lang w:val="ru-RU"/>
        </w:rPr>
        <w:t xml:space="preserve">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proofErr w:type="spellStart"/>
      <w:r w:rsidR="00AB2811" w:rsidRPr="000606D4">
        <w:rPr>
          <w:lang w:val="ru-RU"/>
        </w:rPr>
        <w:t>Излучательный</w:t>
      </w:r>
      <w:proofErr w:type="spellEnd"/>
      <w:r w:rsidR="00AB2811" w:rsidRPr="000606D4">
        <w:rPr>
          <w:lang w:val="ru-RU"/>
        </w:rPr>
        <w:t xml:space="preserve">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proofErr w:type="spellStart"/>
      <w:r w:rsidR="00370E1B" w:rsidRPr="000606D4">
        <w:rPr>
          <w:lang w:val="ru-RU"/>
        </w:rPr>
        <w:t>Оже</w:t>
      </w:r>
      <w:proofErr w:type="spellEnd"/>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w:t>
      </w:r>
      <w:proofErr w:type="spellStart"/>
      <w:r w:rsidR="00AB2811" w:rsidRPr="000606D4">
        <w:rPr>
          <w:lang w:val="ru-RU"/>
        </w:rPr>
        <w:t>Оже</w:t>
      </w:r>
      <w:proofErr w:type="spellEnd"/>
      <w:r w:rsidR="00AB2811" w:rsidRPr="000606D4">
        <w:rPr>
          <w:lang w:val="ru-RU"/>
        </w:rPr>
        <w:t xml:space="preserve">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93747196"/>
      <w:r w:rsidRPr="000606D4">
        <w:t>Neutrons</w:t>
      </w:r>
      <w:bookmarkEnd w:id="7"/>
    </w:p>
    <w:p w14:paraId="26206063" w14:textId="77777777" w:rsidR="008547F3" w:rsidRPr="000838F9" w:rsidRDefault="008547F3" w:rsidP="00F87CE8">
      <w:pPr>
        <w:pStyle w:val="ListParagraph"/>
        <w:rPr>
          <w:i/>
          <w:lang w:val="ru-RU"/>
        </w:rPr>
      </w:pPr>
      <w:proofErr w:type="spellStart"/>
      <w:r w:rsidRPr="000838F9">
        <w:rPr>
          <w:i/>
          <w:lang w:val="ru-RU"/>
        </w:rPr>
        <w:t>Колчужкин</w:t>
      </w:r>
      <w:proofErr w:type="spellEnd"/>
      <w:r w:rsidRPr="000838F9">
        <w:rPr>
          <w:i/>
          <w:lang w:val="ru-RU"/>
        </w:rPr>
        <w:t xml:space="preserve">, </w:t>
      </w:r>
      <w:proofErr w:type="spellStart"/>
      <w:r w:rsidRPr="000838F9">
        <w:rPr>
          <w:i/>
          <w:lang w:val="ru-RU"/>
        </w:rPr>
        <w:t>Учайкин</w:t>
      </w:r>
      <w:proofErr w:type="spellEnd"/>
      <w:r w:rsidRPr="000838F9">
        <w:rPr>
          <w:i/>
          <w:lang w:val="ru-RU"/>
        </w:rPr>
        <w:t xml:space="preserve">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93747197"/>
      <w:r w:rsidRPr="008547F3">
        <w:lastRenderedPageBreak/>
        <w:t xml:space="preserve">Muons, </w:t>
      </w:r>
      <w:proofErr w:type="spellStart"/>
      <w:r w:rsidRPr="008547F3">
        <w:t>poins</w:t>
      </w:r>
      <w:proofErr w:type="spellEnd"/>
      <w:r w:rsidRPr="008547F3">
        <w:t>,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93747198"/>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93747199"/>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во входом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93747200"/>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93747201"/>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w:t>
      </w:r>
      <w:proofErr w:type="spellStart"/>
      <w:r>
        <w:rPr>
          <w:lang w:val="ru-RU"/>
        </w:rPr>
        <w:t>Больцманна</w:t>
      </w:r>
      <w:proofErr w:type="spellEnd"/>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93747202"/>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proofErr w:type="spellStart"/>
      <w:r>
        <w:t>Matryna</w:t>
      </w:r>
      <w:proofErr w:type="spellEnd"/>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ую коротко-(длинно-)действующую часть, или учесть, что в системе может возникать дополнительный заряд и нужно добавить Кулоновское отталкивание, и т.п.</w:t>
      </w:r>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 xml:space="preserve">уравнение </w:t>
      </w:r>
      <w:proofErr w:type="spellStart"/>
      <w:r w:rsidRPr="00AD213D">
        <w:rPr>
          <w:lang w:val="ru-RU"/>
        </w:rPr>
        <w:t>Фоккера</w:t>
      </w:r>
      <w:proofErr w:type="spellEnd"/>
      <w:r w:rsidRPr="00AD213D">
        <w:rPr>
          <w:lang w:val="ru-RU"/>
        </w:rPr>
        <w:t xml:space="preserve">-Планка, уравнение </w:t>
      </w:r>
      <w:proofErr w:type="spellStart"/>
      <w:r w:rsidRPr="00AD213D">
        <w:rPr>
          <w:lang w:val="ru-RU"/>
        </w:rPr>
        <w:t>Катанео</w:t>
      </w:r>
      <w:proofErr w:type="spellEnd"/>
      <w:r w:rsidRPr="00AD213D">
        <w:rPr>
          <w:lang w:val="ru-RU"/>
        </w:rPr>
        <w:t xml:space="preserve">, </w:t>
      </w:r>
      <w:proofErr w:type="spellStart"/>
      <w:r w:rsidRPr="00AD213D">
        <w:rPr>
          <w:lang w:val="ru-RU"/>
        </w:rPr>
        <w:t>многотемпературная</w:t>
      </w:r>
      <w:proofErr w:type="spellEnd"/>
      <w:r w:rsidRPr="00AD213D">
        <w:rPr>
          <w:lang w:val="ru-RU"/>
        </w:rPr>
        <w:t xml:space="preserve">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93747206"/>
      <w:proofErr w:type="spellStart"/>
      <w:r w:rsidRPr="00CB3AA2">
        <w:t>Общая</w:t>
      </w:r>
      <w:proofErr w:type="spellEnd"/>
      <w:r w:rsidRPr="00CB3AA2">
        <w:t xml:space="preserve"> </w:t>
      </w:r>
      <w:proofErr w:type="spellStart"/>
      <w:r w:rsidRPr="00CB3AA2">
        <w:t>структура</w:t>
      </w:r>
      <w:proofErr w:type="spellEnd"/>
      <w:r w:rsidRPr="00CB3AA2">
        <w:t xml:space="preserve"> </w:t>
      </w:r>
      <w:proofErr w:type="spellStart"/>
      <w:r w:rsidRPr="00CB3AA2">
        <w:t>программы</w:t>
      </w:r>
      <w:bookmarkEnd w:id="17"/>
      <w:proofErr w:type="spellEnd"/>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4A27F9">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4A27F9">
        <w:rPr>
          <w:rStyle w:val="FootnoteReference"/>
        </w:rPr>
        <w:footnoteReference w:id="3"/>
      </w:r>
      <w:r w:rsidR="006453E8" w:rsidRPr="006453E8">
        <w:rPr>
          <w:lang w:val="ru-RU"/>
        </w:rPr>
        <w:t xml:space="preserve">, </w:t>
      </w:r>
      <w:r w:rsidR="006453E8">
        <w:t>MKL</w:t>
      </w:r>
      <w:r w:rsidR="008B10AF" w:rsidRPr="004A27F9">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93747207"/>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proofErr w:type="spellStart"/>
      <w:r w:rsidRPr="007C74AB">
        <w:t>numpar</w:t>
      </w:r>
      <w:proofErr w:type="spellEnd"/>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proofErr w:type="spellStart"/>
      <w:r w:rsidRPr="0026767C">
        <w:rPr>
          <w:lang w:val="ru-RU"/>
        </w:rPr>
        <w:t>Periodic_table</w:t>
      </w:r>
      <w:proofErr w:type="spellEnd"/>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proofErr w:type="spellStart"/>
      <w:r w:rsidR="00DE44F6" w:rsidRPr="00DE44F6">
        <w:rPr>
          <w:lang w:val="ru-RU"/>
        </w:rPr>
        <w:t>Read_input_data</w:t>
      </w:r>
      <w:proofErr w:type="spellEnd"/>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proofErr w:type="spellStart"/>
      <w:r w:rsidRPr="00DE44F6">
        <w:rPr>
          <w:lang w:val="ru-RU"/>
        </w:rPr>
        <w:t>Output</w:t>
      </w:r>
      <w:proofErr w:type="spellEnd"/>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proofErr w:type="spellStart"/>
      <w:r w:rsidRPr="0033275D">
        <w:rPr>
          <w:i/>
        </w:rPr>
        <w:t>goto</w:t>
      </w:r>
      <w:proofErr w:type="spellEnd"/>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proofErr w:type="spellStart"/>
      <w:r w:rsidR="00D3550D" w:rsidRPr="00D3550D">
        <w:t>smth</w:t>
      </w:r>
      <w:proofErr w:type="spellEnd"/>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proofErr w:type="spellStart"/>
      <w:r w:rsidR="00D3550D" w:rsidRPr="00D3550D">
        <w:t>i</w:t>
      </w:r>
      <w:proofErr w:type="spellEnd"/>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r w:rsidR="00D3550D" w:rsidRPr="00D3550D">
        <w:t>endif</w:t>
      </w:r>
      <w:r w:rsidR="00D3550D" w:rsidRPr="00D3550D">
        <w:rPr>
          <w:lang w:val="ru-RU"/>
        </w:rPr>
        <w:t xml:space="preserve"> !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93747208"/>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proofErr w:type="spellStart"/>
      <w:r w:rsidRPr="007C74AB">
        <w:t>cdf</w:t>
      </w:r>
      <w:proofErr w:type="spellEnd"/>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proofErr w:type="spellStart"/>
      <w:r w:rsidR="00F648C4">
        <w:t>etc</w:t>
      </w:r>
      <w:proofErr w:type="spellEnd"/>
      <w:r w:rsidR="00F648C4" w:rsidRPr="00F648C4">
        <w:rPr>
          <w:lang w:val="ru-RU"/>
        </w:rPr>
        <w:t>.</w:t>
      </w:r>
    </w:p>
    <w:p w14:paraId="5DBA162F" w14:textId="77777777"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proofErr w:type="spellStart"/>
      <w:r w:rsidRPr="007C74AB">
        <w:t>CS</w:t>
      </w:r>
      <w:r w:rsidRPr="00826D6E">
        <w:t>_</w:t>
      </w:r>
      <w:r w:rsidRPr="007C74AB">
        <w:t>electron</w:t>
      </w:r>
      <w:r w:rsidR="00826D6E">
        <w:t>s</w:t>
      </w:r>
      <w:r w:rsidRPr="00826D6E">
        <w:t>_</w:t>
      </w:r>
      <w:r w:rsidR="00826D6E">
        <w:t>elastic</w:t>
      </w:r>
      <w:proofErr w:type="spellEnd"/>
      <w:r w:rsidRPr="00826D6E">
        <w:t xml:space="preserve">, </w:t>
      </w:r>
      <w:r w:rsidRPr="007C74AB">
        <w:t>etc</w:t>
      </w:r>
      <w:r w:rsidRPr="00826D6E">
        <w:t>.</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93747210"/>
      <w:r w:rsidRPr="005F119D">
        <w:t>INPUT_DATA.txt</w:t>
      </w:r>
      <w:bookmarkEnd w:id="21"/>
    </w:p>
    <w:p w14:paraId="3EF2D786" w14:textId="77777777" w:rsidR="007C74AB" w:rsidRDefault="007C74AB" w:rsidP="00FD24A7">
      <w:pPr>
        <w:pStyle w:val="Heading3"/>
        <w:numPr>
          <w:ilvl w:val="0"/>
          <w:numId w:val="4"/>
        </w:numPr>
      </w:pPr>
      <w:bookmarkStart w:id="22" w:name="_Toc93747211"/>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93747212"/>
      <w:r>
        <w:rPr>
          <w:lang w:val="ru-RU"/>
        </w:rPr>
        <w:lastRenderedPageBreak/>
        <w:t xml:space="preserve">Папка </w:t>
      </w:r>
      <w:proofErr w:type="spellStart"/>
      <w:r>
        <w:t>Atomic_parameters</w:t>
      </w:r>
      <w:bookmarkEnd w:id="23"/>
      <w:proofErr w:type="spellEnd"/>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4A27F9">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4A27F9">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w:t>
      </w:r>
      <w:proofErr w:type="spellStart"/>
      <w:r w:rsidR="009216AD">
        <w:rPr>
          <w:lang w:val="ru-RU"/>
        </w:rPr>
        <w:t>Оже</w:t>
      </w:r>
      <w:proofErr w:type="spellEnd"/>
      <w:r w:rsidR="009216AD">
        <w:rPr>
          <w:lang w:val="ru-RU"/>
        </w:rPr>
        <w:t xml:space="preserve">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xml:space="preserve">), которые там </w:t>
      </w:r>
      <w:proofErr w:type="spellStart"/>
      <w:r w:rsidR="009216AD">
        <w:rPr>
          <w:lang w:val="ru-RU"/>
        </w:rPr>
        <w:t>отстутсовали</w:t>
      </w:r>
      <w:proofErr w:type="spellEnd"/>
      <w:r w:rsidR="009216AD">
        <w:rPr>
          <w:lang w:val="ru-RU"/>
        </w:rPr>
        <w:t>.</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proofErr w:type="spellStart"/>
      <w:r w:rsidRPr="00A81323">
        <w:rPr>
          <w:color w:val="1F497D" w:themeColor="text2"/>
        </w:rPr>
        <w:t>dat</w:t>
      </w:r>
      <w:proofErr w:type="spellEnd"/>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proofErr w:type="spellStart"/>
      <w:r w:rsidRPr="00883AE9">
        <w:rPr>
          <w:color w:val="1F497D" w:themeColor="text2"/>
        </w:rPr>
        <w:t>dat</w:t>
      </w:r>
      <w:proofErr w:type="spellEnd"/>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proofErr w:type="spellStart"/>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proofErr w:type="spellEnd"/>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слэша  </w:t>
      </w:r>
      <w:r w:rsidR="001326D0" w:rsidRPr="001326D0">
        <w:rPr>
          <w:lang w:val="ru-RU"/>
        </w:rPr>
        <w:t>/</w:t>
      </w:r>
      <w:r w:rsidR="001326D0">
        <w:rPr>
          <w:lang w:val="ru-RU"/>
        </w:rPr>
        <w:t xml:space="preserve">  -</w:t>
      </w:r>
      <w:r w:rsidR="001326D0" w:rsidRPr="001326D0">
        <w:rPr>
          <w:lang w:val="ru-RU"/>
        </w:rPr>
        <w:t xml:space="preserve"> </w:t>
      </w:r>
      <w:proofErr w:type="spellStart"/>
      <w:r w:rsidR="001326D0">
        <w:rPr>
          <w:lang w:val="ru-RU"/>
        </w:rPr>
        <w:t>фартран</w:t>
      </w:r>
      <w:proofErr w:type="spellEnd"/>
      <w:r w:rsidR="001326D0">
        <w:rPr>
          <w:lang w:val="ru-RU"/>
        </w:rPr>
        <w:t xml:space="preserve">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proofErr w:type="spellStart"/>
      <w:r w:rsidR="00B825F5">
        <w:t>dat</w:t>
      </w:r>
      <w:proofErr w:type="spellEnd"/>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lastRenderedPageBreak/>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w:t>
      </w:r>
      <w:proofErr w:type="spellStart"/>
      <w:r>
        <w:rPr>
          <w:lang w:val="ru-RU"/>
        </w:rPr>
        <w:t>нефизичные</w:t>
      </w:r>
      <w:proofErr w:type="spellEnd"/>
      <w:r>
        <w:rPr>
          <w:lang w:val="ru-RU"/>
        </w:rPr>
        <w:t xml:space="preserve"> </w:t>
      </w:r>
      <w:r w:rsidR="005C0CC5">
        <w:rPr>
          <w:lang w:val="ru-RU"/>
        </w:rPr>
        <w:t>артефакты</w:t>
      </w:r>
      <w:r>
        <w:rPr>
          <w:lang w:val="ru-RU"/>
        </w:rPr>
        <w:t>, такие как ненулевая эффективная масса внутри запрещенной зоны и т.п.</w:t>
      </w:r>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93747213"/>
      <w:r>
        <w:rPr>
          <w:lang w:val="ru-RU"/>
        </w:rPr>
        <w:t xml:space="preserve">Папка </w:t>
      </w:r>
      <w:proofErr w:type="spellStart"/>
      <w:r>
        <w:t>Material_parameters</w:t>
      </w:r>
      <w:bookmarkEnd w:id="24"/>
      <w:proofErr w:type="spellEnd"/>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proofErr w:type="spellStart"/>
      <w:r w:rsidRPr="00FD24A7">
        <w:rPr>
          <w:color w:val="1F497D" w:themeColor="text2"/>
          <w:lang w:val="ru-RU"/>
        </w:rPr>
        <w:t>Materials_parameters</w:t>
      </w:r>
      <w:proofErr w:type="spellEnd"/>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proofErr w:type="spellStart"/>
      <w:r w:rsidR="0011481A" w:rsidRPr="0032497A">
        <w:t>SiO</w:t>
      </w:r>
      <w:proofErr w:type="spellEnd"/>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proofErr w:type="spellStart"/>
      <w:r w:rsidR="0011481A" w:rsidRPr="0032497A">
        <w:t>etc</w:t>
      </w:r>
      <w:proofErr w:type="spellEnd"/>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например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w:t>
      </w:r>
      <w:proofErr w:type="spellStart"/>
      <w:r w:rsidR="000B0A7B" w:rsidRPr="000B0A7B">
        <w:rPr>
          <w:lang w:val="ru-RU"/>
        </w:rPr>
        <w:t>Valence</w:t>
      </w:r>
      <w:proofErr w:type="spellEnd"/>
      <w:r w:rsidR="000B0A7B" w:rsidRPr="000B0A7B">
        <w:rPr>
          <w:lang w:val="ru-RU"/>
        </w:rPr>
        <w:t>', '</w:t>
      </w:r>
      <w:proofErr w:type="spellStart"/>
      <w:r w:rsidR="000B0A7B" w:rsidRPr="000B0A7B">
        <w:rPr>
          <w:lang w:val="ru-RU"/>
        </w:rPr>
        <w:t>valence</w:t>
      </w:r>
      <w:proofErr w:type="spellEnd"/>
      <w:r w:rsidR="000B0A7B" w:rsidRPr="000B0A7B">
        <w:rPr>
          <w:lang w:val="ru-RU"/>
        </w:rPr>
        <w:t>', 'VAL',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r w:rsidRPr="004829D3">
        <w:t>Phonons</w:t>
      </w:r>
      <w:r w:rsidRPr="004829D3">
        <w:rPr>
          <w:lang w:val="ru-RU"/>
        </w:rPr>
        <w:t xml:space="preserve">  -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PHON', '</w:t>
      </w:r>
      <w:proofErr w:type="spellStart"/>
      <w:r w:rsidR="000B0A7B" w:rsidRPr="000B0A7B">
        <w:rPr>
          <w:lang w:val="ru-RU"/>
        </w:rPr>
        <w:t>Phon</w:t>
      </w:r>
      <w:proofErr w:type="spellEnd"/>
      <w:r w:rsidR="000B0A7B" w:rsidRPr="000B0A7B">
        <w:rPr>
          <w:lang w:val="ru-RU"/>
        </w:rPr>
        <w:t>', '</w:t>
      </w:r>
      <w:proofErr w:type="spellStart"/>
      <w:r w:rsidR="000B0A7B" w:rsidRPr="000B0A7B">
        <w:rPr>
          <w:lang w:val="ru-RU"/>
        </w:rPr>
        <w:t>phon</w:t>
      </w:r>
      <w:proofErr w:type="spellEnd"/>
      <w:r w:rsidR="000B0A7B" w:rsidRPr="000B0A7B">
        <w:rPr>
          <w:lang w:val="ru-RU"/>
        </w:rPr>
        <w:t>')</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в  одном из следующих видов: </w:t>
      </w:r>
      <w:r w:rsidR="000723D5" w:rsidRPr="000723D5">
        <w:rPr>
          <w:lang w:val="ru-RU"/>
        </w:rPr>
        <w:t>('DOS',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в  одном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 [eV]</w:t>
      </w:r>
    </w:p>
    <w:p w14:paraId="1284E8F2" w14:textId="77777777" w:rsidR="000A5354" w:rsidRPr="005C7BD9" w:rsidRDefault="000A5354" w:rsidP="000A5354">
      <w:pPr>
        <w:pStyle w:val="ListParagraph"/>
        <w:rPr>
          <w:lang w:val="ru-RU"/>
        </w:rPr>
      </w:pPr>
      <w:r>
        <w:t xml:space="preserve">   </w:t>
      </w:r>
      <w:proofErr w:type="spellStart"/>
      <w:r>
        <w:t>Surf_bar</w:t>
      </w:r>
      <w:proofErr w:type="spellEnd"/>
      <w:r>
        <w:t xml:space="preserve"> = 10.0</w:t>
      </w:r>
      <w:r w:rsidRPr="000A5354">
        <w:t xml:space="preserve">    </w:t>
      </w:r>
      <w:r w:rsidRPr="006E25D6">
        <w:t xml:space="preserve"> </w:t>
      </w:r>
      <w:r w:rsidRPr="000A5354">
        <w:t xml:space="preserve">! </w:t>
      </w:r>
      <w:r w:rsidRPr="005C7BD9">
        <w:rPr>
          <w:lang w:val="ru-RU"/>
        </w:rPr>
        <w:t>[</w:t>
      </w:r>
      <w:r w:rsidRPr="000A5354">
        <w:t>A</w:t>
      </w:r>
      <w:r w:rsidRPr="005C7BD9">
        <w:rPr>
          <w:lang w:val="ru-RU"/>
        </w:rPr>
        <w:t>]</w:t>
      </w:r>
    </w:p>
    <w:p w14:paraId="0FE93594" w14:textId="77777777" w:rsidR="000A5354" w:rsidRPr="006E25D6" w:rsidRDefault="000A5354" w:rsidP="000A5354">
      <w:pPr>
        <w:pStyle w:val="ListParagraph"/>
        <w:rPr>
          <w:lang w:val="ru-RU"/>
        </w:rPr>
      </w:pPr>
      <w:r w:rsidRPr="005C7BD9">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и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proofErr w:type="spellStart"/>
      <w:r w:rsidR="00364FE3" w:rsidRPr="00A9528E">
        <w:rPr>
          <w:i/>
        </w:rPr>
        <w:t>cdf</w:t>
      </w:r>
      <w:proofErr w:type="spellEnd"/>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proofErr w:type="spellStart"/>
      <w:r>
        <w:t>etc</w:t>
      </w:r>
      <w:proofErr w:type="spellEnd"/>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proofErr w:type="spellStart"/>
      <w:r w:rsidRPr="00A3513D">
        <w:rPr>
          <w:lang w:val="ru-RU"/>
        </w:rPr>
        <w:t>Mott</w:t>
      </w:r>
      <w:proofErr w:type="spellEnd"/>
      <w:r w:rsidRPr="00A3513D">
        <w:rPr>
          <w:lang w:val="ru-RU"/>
        </w:rPr>
        <w:t>, CDF</w:t>
      </w:r>
      <w:r w:rsidR="00364FE3">
        <w:rPr>
          <w:lang w:val="ru-RU"/>
        </w:rPr>
        <w:t>,</w:t>
      </w:r>
      <w:r w:rsidR="00364FE3" w:rsidRPr="00364FE3">
        <w:rPr>
          <w:lang w:val="ru-RU"/>
        </w:rPr>
        <w:t xml:space="preserve"> </w:t>
      </w:r>
      <w:r w:rsidR="00364FE3">
        <w:t>PENELOPE</w:t>
      </w:r>
      <w:r>
        <w:rPr>
          <w:lang w:val="ru-RU"/>
        </w:rPr>
        <w:t xml:space="preserve"> и т.д.</w:t>
      </w:r>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r>
        <w:rPr>
          <w:lang w:val="ru-RU"/>
        </w:rPr>
        <w:t xml:space="preserve">При дальнейших </w:t>
      </w:r>
      <w:r w:rsidR="005C0CC5">
        <w:rPr>
          <w:lang w:val="ru-RU"/>
        </w:rPr>
        <w:t>расчётах</w:t>
      </w:r>
      <w:r>
        <w:rPr>
          <w:lang w:val="ru-RU"/>
        </w:rPr>
        <w:t xml:space="preserve"> для этого же материала,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файле </w:t>
      </w:r>
      <w:r>
        <w:rPr>
          <w:lang w:val="ru-RU"/>
        </w:rPr>
        <w:t xml:space="preserve"> </w:t>
      </w:r>
      <w:r w:rsidR="004741CB" w:rsidRPr="004829D3">
        <w:rPr>
          <w:color w:val="1F497D" w:themeColor="text2"/>
          <w:lang w:val="ru-RU"/>
        </w:rPr>
        <w:t>[</w:t>
      </w:r>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93747214"/>
      <w:r>
        <w:rPr>
          <w:lang w:val="ru-RU"/>
        </w:rPr>
        <w:t xml:space="preserve">Папка </w:t>
      </w:r>
      <w:proofErr w:type="spellStart"/>
      <w:r w:rsidRPr="00FD24A7">
        <w:rPr>
          <w:lang w:val="ru-RU"/>
        </w:rPr>
        <w:t>MD_input</w:t>
      </w:r>
      <w:bookmarkEnd w:id="25"/>
      <w:proofErr w:type="spellEnd"/>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CD643A"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CD643A"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CD643A"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1117F4AE"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77777777"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Pr="00516E7C">
        <w:rPr>
          <w:b w:val="0"/>
          <w:noProof/>
          <w:lang w:val="ru-RU"/>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proofErr w:type="spellStart"/>
      <w:r w:rsidR="00D82F6C">
        <w:t>ind</w:t>
      </w:r>
      <w:proofErr w:type="spellEnd"/>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1B359C01"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77777777" w:rsidR="00415114" w:rsidRDefault="00415114" w:rsidP="00D82F6C">
      <w:pPr>
        <w:rPr>
          <w:lang w:val="ru-RU"/>
        </w:rPr>
      </w:pPr>
      <w:proofErr w:type="spellStart"/>
      <w:r w:rsidRPr="00415114">
        <w:rPr>
          <w:u w:val="single"/>
          <w:lang w:val="ru-RU"/>
        </w:rPr>
        <w:t>MC_MD_coupling</w:t>
      </w:r>
      <w:proofErr w:type="spellEnd"/>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D82F6C" w:rsidRPr="00404429">
        <w:t>Figure</w:t>
      </w:r>
      <w:r w:rsidR="00D82F6C" w:rsidRPr="00644EDB">
        <w:rPr>
          <w:lang w:val="ru-RU"/>
        </w:rPr>
        <w:t xml:space="preserve"> </w:t>
      </w:r>
      <w:r w:rsidR="00D82F6C" w:rsidRPr="00644EDB">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D76344" w:rsidRDefault="00D82F6C" w:rsidP="00D82F6C">
      <w:pPr>
        <w:spacing w:after="0"/>
      </w:pPr>
      <w:proofErr w:type="spellStart"/>
      <w:r>
        <w:t>MC</w:t>
      </w:r>
      <w:r w:rsidRPr="00D76344">
        <w:t>_</w:t>
      </w:r>
      <w:r>
        <w:t>MD</w:t>
      </w:r>
      <w:r w:rsidRPr="00D76344">
        <w:t>_</w:t>
      </w:r>
      <w:r>
        <w:t>coupling</w:t>
      </w:r>
      <w:proofErr w:type="spellEnd"/>
      <w:r w:rsidRPr="00D76344">
        <w:tab/>
      </w:r>
      <w:r w:rsidRPr="00D76344">
        <w:tab/>
        <w:t xml:space="preserve">! </w:t>
      </w:r>
      <w:r>
        <w:rPr>
          <w:lang w:val="ru-RU"/>
        </w:rPr>
        <w:t>маркер</w:t>
      </w:r>
    </w:p>
    <w:p w14:paraId="060FDB16" w14:textId="77777777" w:rsidR="00D82F6C" w:rsidRPr="00D82F6C" w:rsidRDefault="00D82F6C" w:rsidP="00D82F6C">
      <w:pPr>
        <w:spacing w:after="0"/>
        <w:rPr>
          <w:lang w:val="ru-RU"/>
        </w:rPr>
      </w:pPr>
      <w:r>
        <w:t>Cartesian</w:t>
      </w:r>
      <w:r w:rsidRPr="00D76344">
        <w:tab/>
        <w:t>2</w:t>
      </w:r>
      <w:r w:rsidRPr="00D76344">
        <w:tab/>
      </w:r>
      <w:r w:rsidRPr="00D76344">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w:t>
      </w:r>
      <w:proofErr w:type="spellStart"/>
      <w:r>
        <w:rPr>
          <w:lang w:val="ru-RU"/>
        </w:rPr>
        <w:t>коордитана</w:t>
      </w:r>
      <w:proofErr w:type="spellEnd"/>
      <w:r>
        <w:rPr>
          <w:lang w:val="ru-RU"/>
        </w:rPr>
        <w:t xml:space="preserve">: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w:t>
      </w:r>
      <w:proofErr w:type="spellStart"/>
      <w:r>
        <w:rPr>
          <w:lang w:val="ru-RU"/>
        </w:rPr>
        <w:t>коордитана</w:t>
      </w:r>
      <w:proofErr w:type="spellEnd"/>
      <w:r>
        <w:rPr>
          <w:lang w:val="ru-RU"/>
        </w:rPr>
        <w:t xml:space="preserve">: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57B9F450"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Pr="00FA5356">
        <w:rPr>
          <w:b w:val="0"/>
          <w:noProof/>
          <w:lang w:val="ru-RU"/>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энергия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r>
        <w:t>real</w:t>
      </w:r>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6C54BA12"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644EDB" w:rsidRPr="00404429">
        <w:t>Figure</w:t>
      </w:r>
      <w:r w:rsidR="00644EDB" w:rsidRPr="00644EDB">
        <w:rPr>
          <w:lang w:val="ru-RU"/>
        </w:rPr>
        <w:t xml:space="preserve"> </w:t>
      </w:r>
      <w:r w:rsidR="00644EDB" w:rsidRPr="00644EDB">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proofErr w:type="spellStart"/>
      <w:r w:rsidRPr="00516E7C">
        <w:rPr>
          <w:u w:val="single"/>
          <w:lang w:val="ru-RU"/>
        </w:rPr>
        <w:t>Pressure_damp</w:t>
      </w:r>
      <w:proofErr w:type="spellEnd"/>
      <w:r w:rsidRPr="00516E7C">
        <w:rPr>
          <w:u w:val="single"/>
          <w:lang w:val="ru-RU"/>
        </w:rPr>
        <w:t xml:space="preserve">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 После него указывается характерное время затухания давления</w:t>
      </w:r>
    </w:p>
    <w:p w14:paraId="138DFB62" w14:textId="6DC0FD28"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77777777" w:rsidR="00613E04" w:rsidRDefault="00613E04" w:rsidP="00980748">
      <w:pPr>
        <w:rPr>
          <w:lang w:val="ru-RU"/>
        </w:rPr>
      </w:pPr>
      <w:proofErr w:type="spellStart"/>
      <w:r>
        <w:t>i</w:t>
      </w:r>
      <w:proofErr w:type="spellEnd"/>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4A27F9">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lastRenderedPageBreak/>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7777777"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E0E0C" w:rsidRPr="00A74106">
        <w:rPr>
          <w:b w:val="0"/>
          <w:noProof/>
          <w:lang w:val="ru-RU"/>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proofErr w:type="spellStart"/>
      <w:r w:rsidRPr="00404429">
        <w:rPr>
          <w:b w:val="0"/>
          <w:color w:val="auto"/>
        </w:rPr>
        <w:t>xyz</w:t>
      </w:r>
      <w:proofErr w:type="spellEnd"/>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proofErr w:type="spellStart"/>
      <w:r w:rsidR="00914F6C" w:rsidRPr="008E7B47">
        <w:rPr>
          <w:color w:val="1F497D" w:themeColor="text2"/>
        </w:rPr>
        <w:t>xyz</w:t>
      </w:r>
      <w:proofErr w:type="spellEnd"/>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w:t>
      </w:r>
      <w:proofErr w:type="spellStart"/>
      <w:r w:rsidR="00020CB0">
        <w:rPr>
          <w:lang w:val="ru-RU"/>
        </w:rPr>
        <w:t>суперячейки</w:t>
      </w:r>
      <w:proofErr w:type="spellEnd"/>
      <w:r w:rsidR="00020CB0">
        <w:rPr>
          <w:lang w:val="ru-RU"/>
        </w:rPr>
        <w:t xml:space="preserve">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77777777"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7777777"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E0E0C" w:rsidRPr="00A74106">
        <w:rPr>
          <w:b w:val="0"/>
          <w:noProof/>
          <w:lang w:val="ru-RU"/>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lastRenderedPageBreak/>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77777777" w:rsidR="00613E04" w:rsidRDefault="00613E04" w:rsidP="00613E04">
      <w:pPr>
        <w:rPr>
          <w:lang w:val="ru-RU"/>
        </w:rPr>
      </w:pPr>
      <w:proofErr w:type="spellStart"/>
      <w:r>
        <w:t>i</w:t>
      </w:r>
      <w:proofErr w:type="spellEnd"/>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proofErr w:type="spellStart"/>
      <w:r w:rsidR="008E7B47" w:rsidRPr="008E7B47">
        <w:rPr>
          <w:color w:val="1F497D" w:themeColor="text2"/>
        </w:rPr>
        <w:t>xyz</w:t>
      </w:r>
      <w:proofErr w:type="spellEnd"/>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xml:space="preserve">, т.к. она уравновешивается по теореме </w:t>
      </w:r>
      <w:proofErr w:type="spellStart"/>
      <w:r w:rsidR="008E7B47">
        <w:rPr>
          <w:lang w:val="ru-RU"/>
        </w:rPr>
        <w:t>вириала</w:t>
      </w:r>
      <w:proofErr w:type="spellEnd"/>
      <w:r w:rsidR="008E7B47">
        <w:rPr>
          <w:lang w:val="ru-RU"/>
        </w:rPr>
        <w:t xml:space="preserve">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r w:rsidRPr="007B349C">
        <w:rPr>
          <w:i/>
          <w:color w:val="1F497D" w:themeColor="text2"/>
          <w:lang w:val="ru-RU"/>
        </w:rPr>
        <w:t>1</w:t>
      </w:r>
      <w:r w:rsidRPr="007B349C">
        <w:rPr>
          <w:color w:val="1F497D" w:themeColor="text2"/>
          <w:lang w:val="ru-RU"/>
        </w:rPr>
        <w:t>]_[</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CD643A" w14:paraId="0F17593D" w14:textId="77777777" w:rsidTr="00FF0FCC">
        <w:tc>
          <w:tcPr>
            <w:tcW w:w="2689" w:type="dxa"/>
          </w:tcPr>
          <w:p w14:paraId="3C872D25" w14:textId="77777777" w:rsidR="00FF0FCC" w:rsidRPr="00AF6556" w:rsidRDefault="00FF0FCC" w:rsidP="00AF6556">
            <w:pPr>
              <w:ind w:firstLine="0"/>
              <w:jc w:val="center"/>
            </w:pPr>
            <w:r w:rsidRPr="00AF6556">
              <w:lastRenderedPageBreak/>
              <w:t>LJ</w:t>
            </w:r>
          </w:p>
        </w:tc>
        <w:tc>
          <w:tcPr>
            <w:tcW w:w="7507" w:type="dxa"/>
          </w:tcPr>
          <w:p w14:paraId="28DBB0B8" w14:textId="77777777" w:rsidR="00FF0FCC" w:rsidRPr="00260A8E" w:rsidRDefault="00FF0FCC" w:rsidP="00554908">
            <w:pPr>
              <w:ind w:firstLine="31"/>
              <w:jc w:val="left"/>
              <w:rPr>
                <w:lang w:val="ru-RU"/>
              </w:rPr>
            </w:pPr>
            <w:proofErr w:type="spellStart"/>
            <w:r w:rsidRPr="007B349C">
              <w:rPr>
                <w:lang w:val="ru-RU"/>
              </w:rPr>
              <w:t>Леннард</w:t>
            </w:r>
            <w:proofErr w:type="spellEnd"/>
            <w:r w:rsidRPr="007B349C">
              <w:rPr>
                <w:lang w:val="ru-RU"/>
              </w:rPr>
              <w:t>-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proofErr w:type="spellStart"/>
            <w:r w:rsidRPr="00B15BEA">
              <w:t>Stillinger</w:t>
            </w:r>
            <w:proofErr w:type="spellEnd"/>
            <w:r>
              <w:rPr>
                <w:lang w:val="ru-RU"/>
              </w:rPr>
              <w:t>-</w:t>
            </w:r>
            <w:r w:rsidRPr="00B15BEA">
              <w:t>Weber</w:t>
            </w:r>
            <w:r>
              <w:rPr>
                <w:lang w:val="ru-RU"/>
              </w:rPr>
              <w:t xml:space="preserve"> </w:t>
            </w:r>
            <w:proofErr w:type="spellStart"/>
            <w:r>
              <w:rPr>
                <w:lang w:val="ru-RU"/>
              </w:rPr>
              <w:t>трехчастичный</w:t>
            </w:r>
            <w:proofErr w:type="spellEnd"/>
            <w:r>
              <w:rPr>
                <w:lang w:val="ru-RU"/>
              </w:rPr>
              <w:t xml:space="preserve">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proofErr w:type="spellStart"/>
            <w:r w:rsidRPr="00252685">
              <w:rPr>
                <w:i/>
              </w:rPr>
              <w:t>r</w:t>
            </w:r>
            <w:r w:rsidRPr="00252685">
              <w:rPr>
                <w:i/>
                <w:vertAlign w:val="superscript"/>
              </w:rPr>
              <w:t>n</w:t>
            </w:r>
            <w:proofErr w:type="spellEnd"/>
          </w:p>
        </w:tc>
      </w:tr>
      <w:tr w:rsidR="005F53D3" w:rsidRPr="005C7BD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CD643A"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CD643A"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очень медленный, лучше не использовать – почти всегда он может быть заменен на метод Вульфа)</w:t>
            </w:r>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 xml:space="preserve">ой </w:t>
            </w:r>
            <w:proofErr w:type="spellStart"/>
            <w:r w:rsidR="00B33070">
              <w:rPr>
                <w:rFonts w:eastAsiaTheme="minorEastAsia"/>
                <w:i/>
                <w:lang w:val="ru-RU"/>
              </w:rPr>
              <w:t>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w:t>
            </w:r>
            <w:proofErr w:type="spellEnd"/>
            <w:r w:rsidR="00B400D4" w:rsidRPr="00B400D4">
              <w:rPr>
                <w:rFonts w:eastAsiaTheme="minorEastAsia"/>
                <w:i/>
                <w:lang w:val="ru-RU"/>
              </w:rPr>
              <w:t xml:space="preserve">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CD643A"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proofErr w:type="spellStart"/>
            <w:r>
              <w:rPr>
                <w:shd w:val="clear" w:color="auto" w:fill="FFFFFF"/>
              </w:rPr>
              <w:t>Biersack</w:t>
            </w:r>
            <w:proofErr w:type="spellEnd"/>
            <w:r w:rsidRPr="006D6F58">
              <w:rPr>
                <w:shd w:val="clear" w:color="auto" w:fill="FFFFFF"/>
              </w:rPr>
              <w:t xml:space="preserve"> </w:t>
            </w:r>
            <w:r>
              <w:rPr>
                <w:shd w:val="clear" w:color="auto" w:fill="FFFFFF"/>
              </w:rPr>
              <w:t>and</w:t>
            </w:r>
            <w:r w:rsidRPr="006D6F58">
              <w:rPr>
                <w:shd w:val="clear" w:color="auto" w:fill="FFFFFF"/>
              </w:rPr>
              <w:t xml:space="preserve"> </w:t>
            </w:r>
            <w:proofErr w:type="spellStart"/>
            <w:r>
              <w:rPr>
                <w:shd w:val="clear" w:color="auto" w:fill="FFFFFF"/>
              </w:rPr>
              <w:t>Littmark</w:t>
            </w:r>
            <w:proofErr w:type="spellEnd"/>
            <w:r w:rsidRPr="006D6F58">
              <w:t xml:space="preserve">)    </w:t>
            </w:r>
            <w:r w:rsidRPr="00FF0FCC">
              <w:rPr>
                <w:i/>
                <w:lang w:val="ru-RU"/>
              </w:rPr>
              <w:t>Не</w:t>
            </w:r>
            <w:r w:rsidRPr="006D6F58">
              <w:rPr>
                <w:i/>
              </w:rPr>
              <w:t xml:space="preserve"> </w:t>
            </w:r>
            <w:r w:rsidRPr="00FF0FCC">
              <w:rPr>
                <w:i/>
                <w:lang w:val="ru-RU"/>
              </w:rPr>
              <w:t>готово</w:t>
            </w:r>
          </w:p>
        </w:tc>
      </w:tr>
      <w:tr w:rsidR="00F6579F" w:rsidRPr="00CD643A"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CD643A"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r w:rsidR="00260A8E" w:rsidRPr="00BF60ED">
              <w:rPr>
                <w:vertAlign w:val="subscript"/>
                <w:lang w:val="ru-RU"/>
              </w:rPr>
              <w:t>6</w:t>
            </w:r>
            <w:r w:rsidR="00260A8E" w:rsidRPr="00260A8E">
              <w:rPr>
                <w:lang w:val="ru-RU"/>
              </w:rPr>
              <w:t xml:space="preserve">  </w:t>
            </w:r>
            <w:r w:rsidR="00260A8E">
              <w:rPr>
                <w:lang w:val="ru-RU"/>
              </w:rPr>
              <w:t xml:space="preserve">в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lastRenderedPageBreak/>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proofErr w:type="spellStart"/>
            <w:r w:rsidRPr="00C72B67">
              <w:rPr>
                <w:i/>
              </w:rPr>
              <w:t>d</w:t>
            </w:r>
            <w:r w:rsidRPr="00C72B67">
              <w:rPr>
                <w:i/>
                <w:vertAlign w:val="subscript"/>
              </w:rPr>
              <w:t>cut</w:t>
            </w:r>
            <w:proofErr w:type="spellEnd"/>
            <w:r w:rsidRPr="000712A1">
              <w:rPr>
                <w:i/>
                <w:lang w:val="ru-RU"/>
              </w:rPr>
              <w:tab/>
            </w:r>
            <w:proofErr w:type="spellStart"/>
            <w:r w:rsidRPr="00C72B67">
              <w:rPr>
                <w:i/>
              </w:rPr>
              <w:t>δd</w:t>
            </w:r>
            <w:proofErr w:type="spellEnd"/>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proofErr w:type="spellStart"/>
            <w:r w:rsidR="00D76344" w:rsidRPr="00C72B67">
              <w:rPr>
                <w:i/>
              </w:rPr>
              <w:t>d</w:t>
            </w:r>
            <w:r w:rsidR="00D76344" w:rsidRPr="00C72B67">
              <w:rPr>
                <w:i/>
                <w:vertAlign w:val="subscript"/>
              </w:rPr>
              <w:t>cut</w:t>
            </w:r>
            <w:proofErr w:type="spellEnd"/>
            <w:r w:rsidR="00D76344" w:rsidRPr="00D76344">
              <w:rPr>
                <w:i/>
                <w:vertAlign w:val="subscript"/>
                <w:lang w:val="ru-RU"/>
              </w:rPr>
              <w:t xml:space="preserve"> </w:t>
            </w:r>
            <w:r w:rsidR="00D76344" w:rsidRPr="00D76344">
              <w:rPr>
                <w:iCs/>
                <w:lang w:val="ru-RU"/>
              </w:rPr>
              <w:t xml:space="preserve"> </w:t>
            </w:r>
            <w:r w:rsidR="005C7BD9" w:rsidRPr="00CD643A">
              <w:rPr>
                <w:iCs/>
                <w:lang w:val="ru-RU"/>
              </w:rPr>
              <w:t>&gt; 1.5</w:t>
            </w:r>
            <w:proofErr w:type="spellStart"/>
            <w:r w:rsidR="00522F55">
              <w:t>σ</w:t>
            </w:r>
            <w:r w:rsidR="00D76344" w:rsidRPr="00D76344">
              <w:rPr>
                <w:i/>
              </w:rPr>
              <w:t>a</w:t>
            </w:r>
            <w:proofErr w:type="spellEnd"/>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r w:rsidR="000712A1" w:rsidRPr="006A758C">
              <w:rPr>
                <w:lang w:val="ru-RU"/>
              </w:rPr>
              <w:t xml:space="preserve">, </w:t>
            </w:r>
            <w:r w:rsidR="006A758C" w:rsidRPr="006A758C">
              <w:rPr>
                <w:lang w:val="ru-RU"/>
              </w:rPr>
              <w:t xml:space="preserve"> </w:t>
            </w:r>
            <w:r>
              <w:t>σ</w:t>
            </w:r>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r>
              <w:rPr>
                <w:lang w:val="ru-RU"/>
              </w:rPr>
              <w:t xml:space="preserve">  </w:t>
            </w:r>
            <w:r w:rsidR="0011067F">
              <w:rPr>
                <w:lang w:val="ru-RU"/>
              </w:rPr>
              <w:t xml:space="preserve"> (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r>
              <w:rPr>
                <w:lang w:val="ru-RU"/>
              </w:rPr>
              <w:t xml:space="preserve"> </w:t>
            </w:r>
            <w:r w:rsidR="0011067F">
              <w:rPr>
                <w:lang w:val="ru-RU"/>
              </w:rPr>
              <w:t xml:space="preserve"> </w:t>
            </w:r>
            <w:r>
              <w:rPr>
                <w:lang w:val="ru-RU"/>
              </w:rPr>
              <w:t xml:space="preserve"> </w:t>
            </w:r>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CD643A"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 (</w:t>
            </w:r>
            <w:proofErr w:type="spellStart"/>
            <w:r w:rsidRPr="00C72B67">
              <w:rPr>
                <w:i/>
              </w:rPr>
              <w:t>δd</w:t>
            </w:r>
            <w:proofErr w:type="spellEnd"/>
            <w:r w:rsidRPr="00F6579F">
              <w:rPr>
                <w:i/>
                <w:lang w:val="ru-RU"/>
              </w:rPr>
              <w:t xml:space="preserve"> </w:t>
            </w:r>
            <w:r>
              <w:rPr>
                <w:i/>
                <w:lang w:val="ru-RU"/>
              </w:rPr>
              <w:t xml:space="preserve">не используется, т.к. в этом методе используется не гладкое Ферми-обрезание потенциала, а своё обрезание строго на радиусе </w:t>
            </w:r>
            <w:proofErr w:type="spellStart"/>
            <w:r w:rsidRPr="00C72B67">
              <w:rPr>
                <w:i/>
              </w:rPr>
              <w:t>d</w:t>
            </w:r>
            <w:r w:rsidRPr="00C72B67">
              <w:rPr>
                <w:i/>
                <w:vertAlign w:val="subscript"/>
              </w:rPr>
              <w:t>cut</w:t>
            </w:r>
            <w:proofErr w:type="spellEnd"/>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CD64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CD64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CD643A"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r>
              <w:t>D</w:t>
            </w:r>
            <w:r>
              <w:rPr>
                <w:vertAlign w:val="subscript"/>
                <w:lang w:val="ru-RU"/>
              </w:rPr>
              <w:t>e</w:t>
            </w:r>
            <w:r>
              <w:rPr>
                <w:lang w:val="ru-RU"/>
              </w:rPr>
              <w:t xml:space="preserve"> </w:t>
            </w:r>
            <w:r w:rsidRPr="00EE2563">
              <w:rPr>
                <w:lang w:val="ru-RU"/>
              </w:rPr>
              <w:t xml:space="preserve"> </w:t>
            </w:r>
            <w:r>
              <w:t>a</w:t>
            </w:r>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CD643A"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CD643A"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lastRenderedPageBreak/>
        <w:t xml:space="preserve">Два числа </w:t>
      </w:r>
      <w:r>
        <w:t>real</w:t>
      </w:r>
      <w:r w:rsidRPr="00FF0FCC">
        <w:rPr>
          <w:lang w:val="ru-RU"/>
        </w:rPr>
        <w:t>(8)</w:t>
      </w:r>
      <w:r>
        <w:rPr>
          <w:lang w:val="ru-RU"/>
        </w:rPr>
        <w:t xml:space="preserve">: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proofErr w:type="spellStart"/>
      <w:r w:rsidRPr="00C72B67">
        <w:rPr>
          <w:i/>
        </w:rPr>
        <w:t>d</w:t>
      </w:r>
      <w:r w:rsidRPr="00C72B67">
        <w:rPr>
          <w:i/>
          <w:vertAlign w:val="subscript"/>
        </w:rPr>
        <w:t>cut</w:t>
      </w:r>
      <w:proofErr w:type="spellEnd"/>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w:t>
      </w:r>
      <w:proofErr w:type="spellStart"/>
      <w:r w:rsidRPr="00EF35BB">
        <w:rPr>
          <w:lang w:val="ru-RU"/>
        </w:rPr>
        <w:t>Normalized_CDF</w:t>
      </w:r>
      <w:bookmarkEnd w:id="29"/>
      <w:proofErr w:type="spellEnd"/>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proofErr w:type="spellStart"/>
      <w:r w:rsidRPr="00FD24A7">
        <w:rPr>
          <w:color w:val="1F497D" w:themeColor="text2"/>
          <w:lang w:val="ru-RU"/>
        </w:rPr>
        <w:t>Normalized_CDF</w:t>
      </w:r>
      <w:proofErr w:type="spellEnd"/>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proofErr w:type="spellStart"/>
      <w:r w:rsidRPr="00FD24A7">
        <w:rPr>
          <w:color w:val="1F497D" w:themeColor="text2"/>
          <w:lang w:val="ru-RU"/>
        </w:rPr>
        <w:t>Optical_data</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proofErr w:type="spellStart"/>
      <w:r w:rsidRPr="00FD24A7">
        <w:rPr>
          <w:color w:val="1F497D" w:themeColor="text2"/>
          <w:lang w:val="ru-RU"/>
        </w:rPr>
        <w:t>Fifted_CDF_coefficients</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color w:val="1F497D" w:themeColor="text2"/>
          <w:lang w:val="ru-RU"/>
        </w:rPr>
        <w:t xml:space="preserve">.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w:t>
      </w:r>
      <w:proofErr w:type="spellStart"/>
      <w:r w:rsidRPr="00FD24A7">
        <w:rPr>
          <w:i/>
          <w:lang w:val="ru-RU"/>
        </w:rPr>
        <w:t>Optical_data</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xml:space="preserve">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w:t>
      </w:r>
      <w:proofErr w:type="spellStart"/>
      <w:r w:rsidRPr="00FD24A7">
        <w:rPr>
          <w:i/>
          <w:lang w:val="ru-RU"/>
        </w:rPr>
        <w:t>Fifted_CDF_coefficients</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Т.е.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w:t>
      </w:r>
      <w:proofErr w:type="spellStart"/>
      <w:r w:rsidRPr="00FD24A7">
        <w:rPr>
          <w:lang w:val="ru-RU"/>
        </w:rPr>
        <w:t>Слеттера</w:t>
      </w:r>
      <w:proofErr w:type="spellEnd"/>
      <w:r w:rsidRPr="00FD24A7">
        <w:rPr>
          <w:lang w:val="ru-RU"/>
        </w:rPr>
        <w:t xml:space="preserve">),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proofErr w:type="spellStart"/>
      <w:r w:rsidRPr="00FD24A7">
        <w:rPr>
          <w:lang w:val="ru-RU"/>
        </w:rPr>
        <w:lastRenderedPageBreak/>
        <w:t>Т.о</w:t>
      </w:r>
      <w:proofErr w:type="spellEnd"/>
      <w:r w:rsidRPr="00FD24A7">
        <w:rPr>
          <w:lang w:val="ru-RU"/>
        </w:rPr>
        <w:t xml:space="preserve">.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proofErr w:type="spellStart"/>
      <w:r w:rsidRPr="008C325E">
        <w:rPr>
          <w:color w:val="1F497D" w:themeColor="text2"/>
          <w:lang w:val="ru-RU"/>
        </w:rPr>
        <w:t>Normalized_CDF</w:t>
      </w:r>
      <w:proofErr w:type="spellEnd"/>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proofErr w:type="spellStart"/>
      <w:r w:rsidRPr="008C325E">
        <w:rPr>
          <w:color w:val="1F497D" w:themeColor="text2"/>
          <w:lang w:val="ru-RU"/>
        </w:rPr>
        <w:t>Fifted_CDF_coefficients</w:t>
      </w:r>
      <w:proofErr w:type="spellEnd"/>
      <w:r w:rsidRPr="008C325E">
        <w:rPr>
          <w:color w:val="1F497D" w:themeColor="text2"/>
          <w:lang w:val="ru-RU"/>
        </w:rPr>
        <w:t>_[</w:t>
      </w:r>
      <w:r w:rsidRPr="008C325E">
        <w:rPr>
          <w:i/>
          <w:color w:val="1F497D" w:themeColor="text2"/>
        </w:rPr>
        <w:t>shell</w:t>
      </w:r>
      <w:r w:rsidRPr="008C325E">
        <w:rPr>
          <w:color w:val="1F497D" w:themeColor="text2"/>
          <w:lang w:val="ru-RU"/>
        </w:rPr>
        <w:t>].</w:t>
      </w:r>
      <w:proofErr w:type="spellStart"/>
      <w:r w:rsidRPr="008C325E">
        <w:rPr>
          <w:color w:val="1F497D" w:themeColor="text2"/>
          <w:lang w:val="ru-RU"/>
        </w:rPr>
        <w:t>dat</w:t>
      </w:r>
      <w:proofErr w:type="spellEnd"/>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r>
      <w:proofErr w:type="spellStart"/>
      <w:r w:rsidRPr="004F5D42">
        <w:rPr>
          <w:lang w:val="ru-RU"/>
        </w:rPr>
        <w:t>Gamma</w:t>
      </w:r>
      <w:proofErr w:type="spellEnd"/>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2:</w:t>
      </w:r>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93747216"/>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proofErr w:type="spellStart"/>
      <w:r w:rsidR="009136EB" w:rsidRPr="009136EB">
        <w:t>dat</w:t>
      </w:r>
      <w:proofErr w:type="spellEnd"/>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proofErr w:type="spellStart"/>
      <w:r w:rsidRPr="00FD24A7">
        <w:rPr>
          <w:color w:val="1F497D" w:themeColor="text2"/>
        </w:rPr>
        <w:t>Fifted</w:t>
      </w:r>
      <w:proofErr w:type="spellEnd"/>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rPr>
        <w:t>dat</w:t>
      </w:r>
      <w:proofErr w:type="spellEnd"/>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93747217"/>
      <w:r>
        <w:rPr>
          <w:lang w:val="ru-RU"/>
        </w:rPr>
        <w:t xml:space="preserve">Папка </w:t>
      </w:r>
      <w:proofErr w:type="spellStart"/>
      <w:r w:rsidRPr="009136EB">
        <w:rPr>
          <w:lang w:val="ru-RU"/>
        </w:rPr>
        <w:t>Ion_cross_sections</w:t>
      </w:r>
      <w:bookmarkEnd w:id="31"/>
      <w:proofErr w:type="spellEnd"/>
    </w:p>
    <w:p w14:paraId="53D256A6" w14:textId="4AB065EF" w:rsidR="00980748" w:rsidRDefault="00F7190A" w:rsidP="00980748">
      <w:pPr>
        <w:rPr>
          <w:lang w:val="ru-RU"/>
        </w:rPr>
      </w:pPr>
      <w:r w:rsidRPr="00980748">
        <w:rPr>
          <w:lang w:val="ru-RU"/>
        </w:rPr>
        <w:t xml:space="preserve">Аналогично, </w:t>
      </w:r>
      <w:proofErr w:type="spellStart"/>
      <w:r w:rsidR="009136EB" w:rsidRPr="00980748">
        <w:rPr>
          <w:color w:val="1F497D" w:themeColor="text2"/>
          <w:lang w:val="ru-RU"/>
        </w:rPr>
        <w:t>Ion_cross_sections</w:t>
      </w:r>
      <w:proofErr w:type="spellEnd"/>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93747221"/>
      <w:r>
        <w:rPr>
          <w:lang w:val="ru-RU"/>
        </w:rPr>
        <w:lastRenderedPageBreak/>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4A27F9">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4A27F9">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ifort.exe -c /F9999999999 /</w:t>
      </w:r>
      <w:proofErr w:type="spellStart"/>
      <w:r w:rsidRPr="0023575C">
        <w:t>fpp</w:t>
      </w:r>
      <w:proofErr w:type="spellEnd"/>
      <w:r w:rsidRPr="0023575C">
        <w:t xml:space="preserve"> /</w:t>
      </w:r>
      <w:proofErr w:type="spellStart"/>
      <w:r w:rsidRPr="0023575C">
        <w:t>Qopenmp</w:t>
      </w:r>
      <w:proofErr w:type="spellEnd"/>
      <w:r w:rsidRPr="0023575C">
        <w:t xml:space="preserve"> /D </w:t>
      </w:r>
      <w:proofErr w:type="spellStart"/>
      <w:r w:rsidRPr="0023575C">
        <w:t>OMP_inside</w:t>
      </w:r>
      <w:proofErr w:type="spellEnd"/>
      <w:r w:rsidRPr="0023575C">
        <w:t xml:space="preserve"> /</w:t>
      </w:r>
      <w:proofErr w:type="spellStart"/>
      <w:r w:rsidRPr="0023575C">
        <w:t>Qmkl</w:t>
      </w:r>
      <w:proofErr w:type="spellEnd"/>
      <w:r w:rsidRPr="0023575C">
        <w:t>=parallel  /</w:t>
      </w:r>
      <w:proofErr w:type="spellStart"/>
      <w:r w:rsidRPr="0023575C">
        <w:t>Ot</w:t>
      </w:r>
      <w:proofErr w:type="spellEnd"/>
      <w:r w:rsidRPr="0023575C">
        <w:t xml:space="preserve"> /O3 /Qvec-report1 /</w:t>
      </w:r>
      <w:proofErr w:type="spellStart"/>
      <w:r w:rsidRPr="0023575C">
        <w:t>Qipo</w:t>
      </w:r>
      <w:proofErr w:type="spellEnd"/>
      <w:r w:rsidRPr="0023575C">
        <w:t xml:space="preserve"> /real-size:64 </w:t>
      </w:r>
    </w:p>
    <w:p w14:paraId="40912F1E" w14:textId="77777777" w:rsidR="0023575C" w:rsidRDefault="0023575C" w:rsidP="0023575C">
      <w:r>
        <w:t xml:space="preserve">Linux: </w:t>
      </w:r>
      <w:proofErr w:type="spellStart"/>
      <w:r w:rsidRPr="0023575C">
        <w:t>ifort</w:t>
      </w:r>
      <w:proofErr w:type="spellEnd"/>
      <w:r>
        <w:t xml:space="preserve"> </w:t>
      </w:r>
      <w:r w:rsidRPr="0023575C">
        <w:t>-c</w:t>
      </w:r>
      <w:r>
        <w:t xml:space="preserve"> -</w:t>
      </w:r>
      <w:proofErr w:type="spellStart"/>
      <w:r>
        <w:t>openmp</w:t>
      </w:r>
      <w:proofErr w:type="spellEnd"/>
      <w:r>
        <w:t xml:space="preserve"> -D </w:t>
      </w:r>
      <w:proofErr w:type="spellStart"/>
      <w:r>
        <w:t>OMP_inside</w:t>
      </w:r>
      <w:proofErr w:type="spellEnd"/>
      <w:r>
        <w:t xml:space="preserve"> -</w:t>
      </w:r>
      <w:proofErr w:type="spellStart"/>
      <w:r>
        <w:t>mkl</w:t>
      </w:r>
      <w:proofErr w:type="spellEnd"/>
      <w:r>
        <w:t>=parallel</w:t>
      </w:r>
      <w:r w:rsidRPr="0023575C">
        <w:t xml:space="preserve"> -O5 -</w:t>
      </w:r>
      <w:proofErr w:type="spellStart"/>
      <w:r w:rsidRPr="0023575C">
        <w:t>fpp</w:t>
      </w:r>
      <w:proofErr w:type="spellEnd"/>
      <w:r w:rsidRPr="0023575C">
        <w:t xml:space="preserve"> -vec-report0 -</w:t>
      </w:r>
      <w:proofErr w:type="spellStart"/>
      <w:r w:rsidRPr="0023575C">
        <w:t>ipo</w:t>
      </w:r>
      <w:proofErr w:type="spellEnd"/>
      <w:r w:rsidRPr="0023575C">
        <w:t xml:space="preserve">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74AA552D" w14:textId="77777777" w:rsidR="0023575C" w:rsidRPr="009F4B1A" w:rsidRDefault="0023575C" w:rsidP="00F87CE8">
      <w:pPr>
        <w:rPr>
          <w:lang w:val="ru-RU"/>
        </w:rPr>
      </w:pPr>
      <w:r>
        <w:rPr>
          <w:lang w:val="ru-RU"/>
        </w:rPr>
        <w:t xml:space="preserve">Опция </w:t>
      </w:r>
      <w:r>
        <w:t>OMP</w:t>
      </w:r>
      <w:r w:rsidRPr="0023575C">
        <w:rPr>
          <w:lang w:val="ru-RU"/>
        </w:rPr>
        <w:t>_</w:t>
      </w:r>
      <w:r>
        <w:t>inside</w:t>
      </w:r>
      <w:r w:rsidRPr="0023575C">
        <w:rPr>
          <w:lang w:val="ru-RU"/>
        </w:rPr>
        <w:t xml:space="preserve"> </w:t>
      </w:r>
      <w:r>
        <w:rPr>
          <w:lang w:val="ru-RU"/>
        </w:rPr>
        <w:t xml:space="preserve">передается в препроцессор, в случае, если пользователь хочет скомпилировать код с </w:t>
      </w:r>
      <w:proofErr w:type="spellStart"/>
      <w:r>
        <w:rPr>
          <w:lang w:val="ru-RU"/>
        </w:rPr>
        <w:t>параллелизацией</w:t>
      </w:r>
      <w:proofErr w:type="spellEnd"/>
      <w:r>
        <w:rPr>
          <w:lang w:val="ru-RU"/>
        </w:rPr>
        <w:t xml:space="preserve"> в </w:t>
      </w:r>
      <w:r>
        <w:t>OpenMP</w:t>
      </w:r>
      <w:r w:rsidRPr="0023575C">
        <w:rPr>
          <w:lang w:val="ru-RU"/>
        </w:rPr>
        <w:t>.</w:t>
      </w:r>
    </w:p>
    <w:p w14:paraId="4592985B" w14:textId="77777777" w:rsidR="00EC212D" w:rsidRPr="008C5568" w:rsidRDefault="00EC212D" w:rsidP="00F87CE8">
      <w:pPr>
        <w:pStyle w:val="Heading2"/>
      </w:pPr>
      <w:bookmarkStart w:id="36" w:name="_Toc93747222"/>
      <w:r>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Pr>
          <w:rStyle w:val="FootnoteReference"/>
          <w:lang w:val="ru-RU"/>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proofErr w:type="spellStart"/>
      <w:r w:rsidR="00802227">
        <w:t>o</w:t>
      </w:r>
      <w:r>
        <w:t>neAPI</w:t>
      </w:r>
      <w:proofErr w:type="spellEnd"/>
      <w:r>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proofErr w:type="spellStart"/>
      <w:r w:rsidRPr="00DA777A">
        <w:t>oneAPI</w:t>
      </w:r>
      <w:proofErr w:type="spellEnd"/>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proofErr w:type="spellStart"/>
      <w:r w:rsidRPr="00DA777A">
        <w:rPr>
          <w:lang w:val="ru-RU"/>
        </w:rPr>
        <w:t>oneAPI</w:t>
      </w:r>
      <w:proofErr w:type="spellEnd"/>
      <w:r w:rsidRPr="00DA777A">
        <w:rPr>
          <w:lang w:val="ru-RU"/>
        </w:rPr>
        <w:t xml:space="preserve"> HPC </w:t>
      </w:r>
      <w:proofErr w:type="spellStart"/>
      <w:r w:rsidRPr="00DA777A">
        <w:rPr>
          <w:lang w:val="ru-RU"/>
        </w:rPr>
        <w:t>Toolkit</w:t>
      </w:r>
      <w:proofErr w:type="spellEnd"/>
      <w:r>
        <w:rPr>
          <w:rStyle w:val="FootnoteReference"/>
          <w:lang w:val="ru-RU"/>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Pr>
          <w:rStyle w:val="FootnoteReference"/>
        </w:rPr>
        <w:footnoteReference w:id="13"/>
      </w:r>
      <w:r w:rsidRPr="009613FF">
        <w:rPr>
          <w:lang w:val="ru-RU"/>
        </w:rPr>
        <w:t xml:space="preserve"> </w:t>
      </w:r>
      <w:r>
        <w:rPr>
          <w:lang w:val="ru-RU"/>
        </w:rPr>
        <w:t xml:space="preserve">и </w:t>
      </w:r>
      <w:r>
        <w:t>Notepad</w:t>
      </w:r>
      <w:r w:rsidRPr="009613FF">
        <w:rPr>
          <w:lang w:val="ru-RU"/>
        </w:rPr>
        <w:t>++</w:t>
      </w:r>
      <w:r>
        <w:rPr>
          <w:rStyle w:val="FootnoteReference"/>
          <w:lang w:val="ru-RU"/>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93747224"/>
      <w:r w:rsidRPr="00E27A72">
        <w:rPr>
          <w:lang w:val="ru-RU"/>
        </w:rPr>
        <w:lastRenderedPageBreak/>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proofErr w:type="spellStart"/>
      <w:r>
        <w:t>fortran</w:t>
      </w:r>
      <w:proofErr w:type="spellEnd"/>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proofErr w:type="spellStart"/>
      <w:r w:rsidR="00802227">
        <w:t>oneAPI</w:t>
      </w:r>
      <w:proofErr w:type="spellEnd"/>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по разному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 xml:space="preserve">Intel </w:t>
      </w:r>
      <w:proofErr w:type="spellStart"/>
      <w:r w:rsidR="00AC04BE" w:rsidRPr="00AC04BE">
        <w:rPr>
          <w:lang w:val="ru-RU"/>
        </w:rPr>
        <w:t>oneAPI</w:t>
      </w:r>
      <w:proofErr w:type="spellEnd"/>
      <w:r w:rsidR="00AC04BE" w:rsidRPr="00AC04BE">
        <w:rPr>
          <w:lang w:val="ru-RU"/>
        </w:rPr>
        <w:t xml:space="preserve"> </w:t>
      </w:r>
      <w:proofErr w:type="spellStart"/>
      <w:r w:rsidR="00AC04BE" w:rsidRPr="00AC04BE">
        <w:rPr>
          <w:lang w:val="ru-RU"/>
        </w:rPr>
        <w:t>command</w:t>
      </w:r>
      <w:proofErr w:type="spellEnd"/>
      <w:r w:rsidR="00AC04BE" w:rsidRPr="00AC04BE">
        <w:rPr>
          <w:lang w:val="ru-RU"/>
        </w:rPr>
        <w:t xml:space="preserve"> </w:t>
      </w:r>
      <w:proofErr w:type="spellStart"/>
      <w:r w:rsidR="00AC04BE" w:rsidRPr="00AC04BE">
        <w:rPr>
          <w:lang w:val="ru-RU"/>
        </w:rPr>
        <w:t>prompt</w:t>
      </w:r>
      <w:proofErr w:type="spellEnd"/>
      <w:r w:rsidR="00AC04BE" w:rsidRPr="00AC04BE">
        <w:rPr>
          <w:lang w:val="ru-RU"/>
        </w:rPr>
        <w:t xml:space="preserve"> </w:t>
      </w:r>
      <w:proofErr w:type="spellStart"/>
      <w:r w:rsidR="00AC04BE" w:rsidRPr="00AC04BE">
        <w:rPr>
          <w:lang w:val="ru-RU"/>
        </w:rPr>
        <w:t>for</w:t>
      </w:r>
      <w:proofErr w:type="spellEnd"/>
      <w:r w:rsidR="00AC04BE" w:rsidRPr="00AC04BE">
        <w:rPr>
          <w:lang w:val="ru-RU"/>
        </w:rPr>
        <w:t xml:space="preserve"> Intel 64 </w:t>
      </w:r>
      <w:proofErr w:type="spellStart"/>
      <w:r w:rsidR="00AC04BE" w:rsidRPr="00AC04BE">
        <w:rPr>
          <w:lang w:val="ru-RU"/>
        </w:rPr>
        <w:t>for</w:t>
      </w:r>
      <w:proofErr w:type="spellEnd"/>
      <w:r w:rsidR="00AC04BE" w:rsidRPr="00AC04BE">
        <w:rPr>
          <w:lang w:val="ru-RU"/>
        </w:rPr>
        <w:t xml:space="preserve">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proofErr w:type="spellStart"/>
      <w:r w:rsidR="00A22572">
        <w:t>oneAPI</w:t>
      </w:r>
      <w:proofErr w:type="spellEnd"/>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proofErr w:type="spellStart"/>
      <w:r w:rsidR="004A179D">
        <w:t>db</w:t>
      </w:r>
      <w:proofErr w:type="spellEnd"/>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Т.е.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gt;Project). </w:t>
      </w:r>
      <w:r w:rsidR="00F87CE8" w:rsidRPr="00D00697">
        <w:rPr>
          <w:lang w:val="ru-RU"/>
        </w:rPr>
        <w:t>В</w:t>
      </w:r>
      <w:r w:rsidR="00F87CE8" w:rsidRPr="00D00697">
        <w:t xml:space="preserve"> </w:t>
      </w:r>
      <w:r w:rsidR="00F87CE8" w:rsidRPr="00D00697">
        <w:rPr>
          <w:lang w:val="ru-RU"/>
        </w:rPr>
        <w:t>открывшемся</w:t>
      </w:r>
      <w:r w:rsidR="00F87CE8" w:rsidRPr="00D00697">
        <w:t xml:space="preserve"> </w:t>
      </w:r>
      <w:r w:rsidR="00F87CE8" w:rsidRPr="00D00697">
        <w:rPr>
          <w:lang w:val="ru-RU"/>
        </w:rPr>
        <w:t>окне</w:t>
      </w:r>
      <w:r w:rsidR="00F87CE8" w:rsidRPr="00D00697">
        <w:t xml:space="preserve"> </w:t>
      </w:r>
      <w:r w:rsidR="00F87CE8" w:rsidRPr="00D00697">
        <w:rPr>
          <w:lang w:val="ru-RU"/>
        </w:rPr>
        <w:t>выбрать</w:t>
      </w:r>
      <w:r w:rsidR="00F87CE8" w:rsidRPr="00D00697">
        <w:t xml:space="preserve"> Intel Visual Fortran-&gt;Console Application-&gt;Empty Project.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w:t>
      </w:r>
      <w:proofErr w:type="spellStart"/>
      <w:r w:rsidRPr="000740EF">
        <w:rPr>
          <w:lang w:val="ru-RU"/>
        </w:rPr>
        <w:t>Source_files</w:t>
      </w:r>
      <w:proofErr w:type="spellEnd"/>
      <w:r w:rsidRPr="000740EF">
        <w:rPr>
          <w:lang w:val="ru-RU"/>
        </w:rPr>
        <w:t xml:space="preserve"> в проект. Для этого в VS в окошке Solution Explorer правым кликом по папке Source Files выбираем </w:t>
      </w:r>
      <w:proofErr w:type="spellStart"/>
      <w:r w:rsidRPr="000740EF">
        <w:rPr>
          <w:lang w:val="ru-RU"/>
        </w:rPr>
        <w:t>Add</w:t>
      </w:r>
      <w:proofErr w:type="spellEnd"/>
      <w:r w:rsidRPr="000740EF">
        <w:rPr>
          <w:lang w:val="ru-RU"/>
        </w:rPr>
        <w:t xml:space="preserve"> -&gt; </w:t>
      </w:r>
      <w:proofErr w:type="spellStart"/>
      <w:r w:rsidRPr="000740EF">
        <w:rPr>
          <w:lang w:val="ru-RU"/>
        </w:rPr>
        <w:t>Existing</w:t>
      </w:r>
      <w:proofErr w:type="spellEnd"/>
      <w:r w:rsidRPr="000740EF">
        <w:rPr>
          <w:lang w:val="ru-RU"/>
        </w:rPr>
        <w:t xml:space="preserve"> </w:t>
      </w:r>
      <w:proofErr w:type="spellStart"/>
      <w:r w:rsidRPr="000740EF">
        <w:rPr>
          <w:lang w:val="ru-RU"/>
        </w:rPr>
        <w:t>Item</w:t>
      </w:r>
      <w:proofErr w:type="spellEnd"/>
      <w:r w:rsidRPr="000740EF">
        <w:rPr>
          <w:lang w:val="ru-RU"/>
        </w:rPr>
        <w:t xml:space="preserve">, и добавляем </w:t>
      </w:r>
      <w:r w:rsidRPr="000740EF">
        <w:rPr>
          <w:u w:val="single"/>
          <w:lang w:val="ru-RU"/>
        </w:rPr>
        <w:t>все</w:t>
      </w:r>
      <w:r>
        <w:rPr>
          <w:lang w:val="ru-RU"/>
        </w:rPr>
        <w:t xml:space="preserve"> .f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w:t>
      </w:r>
      <w:proofErr w:type="spellStart"/>
      <w:r w:rsidRPr="000740EF">
        <w:rPr>
          <w:lang w:val="ru-RU"/>
        </w:rPr>
        <w:t>название_проекта</w:t>
      </w:r>
      <w:proofErr w:type="spellEnd"/>
      <w:r w:rsidRPr="000740EF">
        <w:rPr>
          <w:lang w:val="ru-RU"/>
        </w:rPr>
        <w:t>].</w:t>
      </w:r>
      <w:proofErr w:type="spellStart"/>
      <w:r w:rsidRPr="000740EF">
        <w:rPr>
          <w:lang w:val="ru-RU"/>
        </w:rPr>
        <w:t>vfproj</w:t>
      </w:r>
      <w:proofErr w:type="spellEnd"/>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откроется окошко  [</w:t>
      </w:r>
      <w:r w:rsidRPr="00D00697">
        <w:rPr>
          <w:i/>
          <w:lang w:val="ru-RU"/>
        </w:rPr>
        <w:t>название проекта</w:t>
      </w:r>
      <w:r w:rsidRPr="00D00697">
        <w:rPr>
          <w:lang w:val="ru-RU"/>
        </w:rPr>
        <w:t xml:space="preserve">] </w:t>
      </w:r>
      <w:r w:rsidRPr="00D00697">
        <w:t>Properties</w:t>
      </w:r>
      <w:r w:rsidRPr="00D00697">
        <w:rPr>
          <w:lang w:val="ru-RU"/>
        </w:rPr>
        <w:t xml:space="preserve"> </w:t>
      </w:r>
      <w:proofErr w:type="spellStart"/>
      <w:r w:rsidRPr="00D00697">
        <w:rPr>
          <w:lang w:val="ru-RU"/>
        </w:rPr>
        <w:t>Pages</w:t>
      </w:r>
      <w:proofErr w:type="spellEnd"/>
      <w:r w:rsidRPr="00D00697">
        <w:rPr>
          <w:lang w:val="ru-RU"/>
        </w:rPr>
        <w:t>.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Maximum speed plus higher level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w:t>
      </w:r>
      <w:proofErr w:type="spellStart"/>
      <w:r w:rsidRPr="00D00697">
        <w:t>Qparallel</w:t>
      </w:r>
      <w:proofErr w:type="spellEnd"/>
      <w:r w:rsidRPr="00D00697">
        <w:t>)</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w:t>
      </w:r>
      <w:proofErr w:type="spellStart"/>
      <w:r w:rsidRPr="00D00697">
        <w:t>fpp</w:t>
      </w:r>
      <w:proofErr w:type="spellEnd"/>
      <w:r w:rsidRPr="00D00697">
        <w:t>)</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lastRenderedPageBreak/>
        <w:t xml:space="preserve">Fortran -&gt; Language, </w:t>
      </w:r>
      <w:r w:rsidRPr="00D00697">
        <w:rPr>
          <w:lang w:val="ru-RU"/>
        </w:rPr>
        <w:t>пункт</w:t>
      </w:r>
      <w:r w:rsidRPr="00D00697">
        <w:t xml:space="preserve"> Process OpenMP Directives – Generate Parallel Code (/</w:t>
      </w:r>
      <w:proofErr w:type="spellStart"/>
      <w:r w:rsidRPr="00D00697">
        <w:t>Qopenmp</w:t>
      </w:r>
      <w:proofErr w:type="spellEnd"/>
      <w:r w:rsidRPr="00D00697">
        <w:t>)</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w:t>
      </w:r>
      <w:proofErr w:type="spellStart"/>
      <w:r w:rsidRPr="00D00697">
        <w:t>OMP_inside</w:t>
      </w:r>
      <w:proofErr w:type="spellEnd"/>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93747226"/>
      <w:proofErr w:type="spellStart"/>
      <w:r w:rsidRPr="00D00697">
        <w:t>Зависимости</w:t>
      </w:r>
      <w:proofErr w:type="spellEnd"/>
      <w:r w:rsidRPr="00D00697">
        <w:t xml:space="preserve"> и </w:t>
      </w:r>
      <w:proofErr w:type="spellStart"/>
      <w:r w:rsidRPr="00D00697">
        <w:t>библиотеки</w:t>
      </w:r>
      <w:bookmarkEnd w:id="40"/>
      <w:proofErr w:type="spellEnd"/>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proofErr w:type="spellStart"/>
      <w:r w:rsidRPr="00D00697">
        <w:t>GnuPlot</w:t>
      </w:r>
      <w:proofErr w:type="spellEnd"/>
      <w:r w:rsidR="006F51B8" w:rsidRPr="004A27F9">
        <w:rPr>
          <w:rStyle w:val="FootnoteReference"/>
        </w:rPr>
        <w:footnoteReference w:id="15"/>
      </w:r>
      <w:r w:rsidRPr="00D00697">
        <w:rPr>
          <w:lang w:val="ru-RU"/>
        </w:rPr>
        <w:t xml:space="preserve">. После установки требуется добавить путь к исполняемому файлу </w:t>
      </w:r>
      <w:proofErr w:type="spellStart"/>
      <w:r w:rsidRPr="00D00697">
        <w:t>gnuplot</w:t>
      </w:r>
      <w:proofErr w:type="spellEnd"/>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proofErr w:type="spellStart"/>
      <w:r w:rsidRPr="00D00697">
        <w:rPr>
          <w:b/>
          <w:lang w:val="ru-RU"/>
        </w:rPr>
        <w:t>Path</w:t>
      </w:r>
      <w:proofErr w:type="spellEnd"/>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proofErr w:type="spellStart"/>
      <w:r w:rsidRPr="00D00697">
        <w:t>GnuPlot</w:t>
      </w:r>
      <w:proofErr w:type="spellEnd"/>
      <w:r w:rsidRPr="00D00697">
        <w:rPr>
          <w:lang w:val="ru-RU"/>
        </w:rPr>
        <w:t xml:space="preserve"> после точки с запятой, например, </w:t>
      </w:r>
      <w:r w:rsidRPr="00D00697">
        <w:rPr>
          <w:b/>
          <w:lang w:val="ru-RU"/>
        </w:rPr>
        <w:t>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окне </w:t>
      </w:r>
      <w:r w:rsidRPr="00D00697">
        <w:rPr>
          <w:b/>
          <w:lang w:val="ru-RU"/>
        </w:rPr>
        <w:t>Изменить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proofErr w:type="spellStart"/>
      <w:r w:rsidRPr="00D00697">
        <w:t>GnuPlot</w:t>
      </w:r>
      <w:proofErr w:type="spellEnd"/>
      <w:r w:rsidRPr="00D00697">
        <w:rPr>
          <w:lang w:val="ru-RU"/>
        </w:rPr>
        <w:t xml:space="preserve"> в новом пустом поле (например,</w:t>
      </w:r>
      <w:r w:rsidRPr="00D00697">
        <w:rPr>
          <w:b/>
          <w:lang w:val="ru-RU"/>
        </w:rPr>
        <w:t xml:space="preserve"> 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lastRenderedPageBreak/>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proofErr w:type="spellStart"/>
      <w:r w:rsidRPr="008C5568">
        <w:rPr>
          <w:lang w:val="ru-RU"/>
        </w:rPr>
        <w:t>Math</w:t>
      </w:r>
      <w:proofErr w:type="spellEnd"/>
      <w:r w:rsidRPr="008C5568">
        <w:rPr>
          <w:lang w:val="ru-RU"/>
        </w:rPr>
        <w:t xml:space="preserve"> </w:t>
      </w:r>
      <w:proofErr w:type="spellStart"/>
      <w:r w:rsidRPr="008C5568">
        <w:rPr>
          <w:lang w:val="ru-RU"/>
        </w:rPr>
        <w:t>Kernel</w:t>
      </w:r>
      <w:proofErr w:type="spellEnd"/>
      <w:r w:rsidRPr="008C5568">
        <w:rPr>
          <w:lang w:val="ru-RU"/>
        </w:rPr>
        <w:t xml:space="preserve"> Library</w:t>
      </w:r>
      <w:r w:rsidRPr="004A27F9">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93747227"/>
      <w:r>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4A27F9">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proofErr w:type="spellStart"/>
      <w:r>
        <w:t>db</w:t>
      </w:r>
      <w:proofErr w:type="spellEnd"/>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14:paraId="14D6B346" w14:textId="77777777" w:rsidR="00C50CB7" w:rsidRPr="0034731F" w:rsidRDefault="006F5F43" w:rsidP="00C831AC">
      <w:pPr>
        <w:pStyle w:val="Heading1"/>
        <w:numPr>
          <w:ilvl w:val="0"/>
          <w:numId w:val="12"/>
        </w:numPr>
        <w:rPr>
          <w:lang w:val="ru-RU"/>
        </w:rPr>
      </w:pPr>
      <w:bookmarkStart w:id="42" w:name="_Toc93747228"/>
      <w:r>
        <w:rPr>
          <w:lang w:val="ru-RU"/>
        </w:rPr>
        <w:lastRenderedPageBreak/>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2"/>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77777777" w:rsidR="00F23289" w:rsidRDefault="00F23289" w:rsidP="00F87CE8">
      <w:pPr>
        <w:pStyle w:val="Caption"/>
      </w:pPr>
      <w:bookmarkStart w:id="43" w:name="_Ref523064580"/>
      <w:r>
        <w:t xml:space="preserve">Figure </w:t>
      </w:r>
      <w:fldSimple w:instr=" SEQ Figure \* ARABIC ">
        <w:r w:rsidR="008E0E0C">
          <w:rPr>
            <w:noProof/>
          </w:rPr>
          <w:t>5</w:t>
        </w:r>
      </w:fldSimple>
      <w:bookmarkEnd w:id="43"/>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r w:rsidRPr="0032497A">
        <w:rPr>
          <w:lang w:val="ru-RU"/>
        </w:rPr>
        <w:t>1)</w:t>
      </w:r>
      <w:r w:rsidR="00F23289" w:rsidRPr="00F23289">
        <w:rPr>
          <w:lang w:val="ru-RU"/>
        </w:rPr>
        <w:t xml:space="preserve"> </w:t>
      </w:r>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w:t>
      </w:r>
      <w:proofErr w:type="spellStart"/>
      <w:r w:rsidRPr="0032497A">
        <w:rPr>
          <w:lang w:val="ru-RU"/>
        </w:rPr>
        <w:t>нанокластер</w:t>
      </w:r>
      <w:proofErr w:type="spellEnd"/>
      <w:r w:rsidRPr="0032497A">
        <w:rPr>
          <w:lang w:val="ru-RU"/>
        </w:rPr>
        <w:t>)</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77777777"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r>
      <w:proofErr w:type="spellStart"/>
      <w:r w:rsidRPr="0032497A">
        <w:t>1e20</w:t>
      </w:r>
      <w:proofErr w:type="spellEnd"/>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0..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proofErr w:type="spellStart"/>
      <w:r w:rsidRPr="00681DF4">
        <w:rPr>
          <w:lang w:val="ru-RU"/>
        </w:rPr>
        <w:t>Eckart</w:t>
      </w:r>
      <w:proofErr w:type="spellEnd"/>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Строка-комментарий, указывающая, что начинается задание облучающего пучка :::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r w:rsidR="0029436B" w:rsidRPr="0032497A">
        <w:rPr>
          <w:lang w:val="ru-RU"/>
        </w:rPr>
        <w:t>частиц</w:t>
      </w:r>
      <w:r w:rsidR="0029436B" w:rsidRPr="00517211">
        <w:rPr>
          <w:lang w:val="ru-RU"/>
        </w:rPr>
        <w:t xml:space="preserve">:  </w:t>
      </w:r>
      <w:r>
        <w:rPr>
          <w:lang w:val="ru-RU"/>
        </w:rPr>
        <w:t>По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14:paraId="2EB3C51D" w14:textId="77777777" w:rsidR="0029436B" w:rsidRPr="00DA777A" w:rsidRDefault="00681DF4" w:rsidP="00F87CE8">
      <w:pPr>
        <w:rPr>
          <w:lang w:val="ru-RU"/>
        </w:rPr>
      </w:pPr>
      <w:r w:rsidRPr="00DA777A">
        <w:rPr>
          <w:lang w:val="ru-RU"/>
        </w:rPr>
        <w:t>18</w:t>
      </w:r>
      <w:r w:rsidR="0029436B" w:rsidRPr="00DA777A">
        <w:rPr>
          <w:lang w:val="ru-RU"/>
        </w:rPr>
        <w:t xml:space="preserve">) </w:t>
      </w:r>
      <w:r w:rsidR="0029436B" w:rsidRPr="0032497A">
        <w:rPr>
          <w:lang w:val="ru-RU"/>
        </w:rPr>
        <w:t>Тип</w:t>
      </w:r>
      <w:r w:rsidR="0029436B" w:rsidRPr="00DA777A">
        <w:rPr>
          <w:lang w:val="ru-RU"/>
        </w:rPr>
        <w:t xml:space="preserve"> </w:t>
      </w:r>
      <w:r w:rsidR="0029436B" w:rsidRPr="0032497A">
        <w:rPr>
          <w:lang w:val="ru-RU"/>
        </w:rPr>
        <w:t>налетающей</w:t>
      </w:r>
      <w:r w:rsidR="0029436B" w:rsidRPr="00DA777A">
        <w:rPr>
          <w:lang w:val="ru-RU"/>
        </w:rPr>
        <w:t xml:space="preserve"> </w:t>
      </w:r>
      <w:r w:rsidR="0029436B" w:rsidRPr="0032497A">
        <w:rPr>
          <w:lang w:val="ru-RU"/>
        </w:rPr>
        <w:t>частицы</w:t>
      </w:r>
      <w:r w:rsidR="0029436B" w:rsidRPr="00DA777A">
        <w:rPr>
          <w:lang w:val="ru-RU"/>
        </w:rPr>
        <w:t>: 0=</w:t>
      </w:r>
      <w:r w:rsidR="0029436B" w:rsidRPr="0032497A">
        <w:t>photon</w:t>
      </w:r>
      <w:r w:rsidR="0029436B" w:rsidRPr="00DA777A">
        <w:rPr>
          <w:lang w:val="ru-RU"/>
        </w:rPr>
        <w:t>, 1=</w:t>
      </w:r>
      <w:r w:rsidR="0029436B" w:rsidRPr="0032497A">
        <w:t>electron</w:t>
      </w:r>
      <w:r w:rsidR="0029436B" w:rsidRPr="00DA777A">
        <w:rPr>
          <w:lang w:val="ru-RU"/>
        </w:rPr>
        <w:t>, 2=</w:t>
      </w:r>
      <w:r w:rsidR="0029436B" w:rsidRPr="0032497A">
        <w:t>positron</w:t>
      </w:r>
      <w:r w:rsidR="0029436B" w:rsidRPr="00DA777A">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DA777A">
        <w:rPr>
          <w:lang w:val="ru-RU"/>
        </w:rPr>
        <w:t>24</w:t>
      </w:r>
      <w:r w:rsidR="007C3E2E" w:rsidRPr="00DA777A">
        <w:rPr>
          <w:lang w:val="ru-RU"/>
        </w:rPr>
        <w:t xml:space="preserve">) </w:t>
      </w:r>
      <w:r w:rsidR="007C3E2E" w:rsidRPr="0017370A">
        <w:rPr>
          <w:lang w:val="ru-RU"/>
        </w:rPr>
        <w:t>Время</w:t>
      </w:r>
      <w:r w:rsidR="007C3E2E" w:rsidRPr="00DA777A">
        <w:rPr>
          <w:lang w:val="ru-RU"/>
        </w:rPr>
        <w:t xml:space="preserve"> </w:t>
      </w:r>
      <w:r w:rsidR="007C3E2E" w:rsidRPr="0017370A">
        <w:rPr>
          <w:lang w:val="ru-RU"/>
        </w:rPr>
        <w:t>прилёта</w:t>
      </w:r>
      <w:r w:rsidR="007C3E2E" w:rsidRPr="00DA777A">
        <w:rPr>
          <w:lang w:val="ru-RU"/>
        </w:rPr>
        <w:t xml:space="preserve"> </w:t>
      </w:r>
      <w:r w:rsidR="007C3E2E" w:rsidRPr="0017370A">
        <w:rPr>
          <w:lang w:val="ru-RU"/>
        </w:rPr>
        <w:t>частицы</w:t>
      </w:r>
      <w:r w:rsidR="0029436B" w:rsidRPr="00DA777A">
        <w:rPr>
          <w:lang w:val="ru-RU"/>
        </w:rPr>
        <w:t xml:space="preserve"> </w:t>
      </w:r>
      <w:r w:rsidR="0029436B" w:rsidRPr="0032497A">
        <w:rPr>
          <w:lang w:val="ru-RU"/>
        </w:rPr>
        <w:t>в</w:t>
      </w:r>
      <w:r w:rsidR="0029436B" w:rsidRPr="00DA777A">
        <w:rPr>
          <w:lang w:val="ru-RU"/>
        </w:rPr>
        <w:t xml:space="preserve"> [</w:t>
      </w:r>
      <w:r w:rsidR="0029436B" w:rsidRPr="0032497A">
        <w:t>fs</w:t>
      </w:r>
      <w:r w:rsidR="0029436B" w:rsidRPr="00DA777A">
        <w:rPr>
          <w:lang w:val="ru-RU"/>
        </w:rPr>
        <w:t xml:space="preserve">] </w:t>
      </w:r>
      <w:r w:rsidR="0029436B" w:rsidRPr="0032497A">
        <w:t>arrival</w:t>
      </w:r>
      <w:r w:rsidR="0029436B" w:rsidRPr="00DA777A">
        <w:rPr>
          <w:lang w:val="ru-RU"/>
        </w:rPr>
        <w:t xml:space="preserve"> </w:t>
      </w:r>
      <w:r w:rsidR="0029436B" w:rsidRPr="0032497A">
        <w:t>time</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EC212D" w:rsidRPr="0032497A">
        <w:t>incoming</w:t>
      </w:r>
      <w:r w:rsidR="0029436B" w:rsidRPr="00DA777A">
        <w:rPr>
          <w:lang w:val="ru-RU"/>
        </w:rPr>
        <w:t xml:space="preserve"> </w:t>
      </w:r>
      <w:r w:rsidR="0029436B" w:rsidRPr="0032497A">
        <w:t>particle</w:t>
      </w:r>
      <w:r w:rsidR="0029436B" w:rsidRPr="00DA777A">
        <w:rPr>
          <w:lang w:val="ru-RU"/>
        </w:rPr>
        <w:t xml:space="preserve"> / </w:t>
      </w:r>
      <w:r w:rsidR="0029436B" w:rsidRPr="0032497A">
        <w:t>center</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29436B" w:rsidRPr="0032497A">
        <w:t>pulse</w:t>
      </w:r>
      <w:r w:rsidR="00E66FA4" w:rsidRPr="00DA777A">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77777777"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8E0E0C">
        <w:t>Figure</w:t>
      </w:r>
      <w:r w:rsidR="008E0E0C" w:rsidRPr="008E0E0C">
        <w:rPr>
          <w:lang w:val="ru-RU"/>
        </w:rPr>
        <w:t xml:space="preserve"> </w:t>
      </w:r>
      <w:r w:rsidR="008E0E0C" w:rsidRPr="008E0E0C">
        <w:rPr>
          <w:noProof/>
          <w:lang w:val="ru-RU"/>
        </w:rPr>
        <w:t>5</w:t>
      </w:r>
      <w:r w:rsidR="00337080">
        <w:rPr>
          <w:lang w:val="ru-RU"/>
        </w:rPr>
        <w:fldChar w:fldCharType="end"/>
      </w:r>
      <w:r w:rsidR="009C60AE">
        <w:rPr>
          <w:lang w:val="ru-RU"/>
        </w:rPr>
        <w:t>.</w:t>
      </w:r>
    </w:p>
    <w:p w14:paraId="070C0ECA" w14:textId="77777777" w:rsidR="00125CEF" w:rsidRPr="00CB3AA2" w:rsidRDefault="00DD1591" w:rsidP="00C831AC">
      <w:pPr>
        <w:pStyle w:val="Heading1"/>
        <w:numPr>
          <w:ilvl w:val="0"/>
          <w:numId w:val="12"/>
        </w:numPr>
      </w:pPr>
      <w:bookmarkStart w:id="44" w:name="_Toc93747229"/>
      <w:proofErr w:type="spellStart"/>
      <w:r w:rsidRPr="00CB3AA2">
        <w:t>Входные</w:t>
      </w:r>
      <w:proofErr w:type="spellEnd"/>
      <w:r w:rsidRPr="00CB3AA2">
        <w:t xml:space="preserve"> </w:t>
      </w:r>
      <w:proofErr w:type="spellStart"/>
      <w:r w:rsidRPr="00CB3AA2">
        <w:t>данные</w:t>
      </w:r>
      <w:proofErr w:type="spellEnd"/>
      <w:r w:rsidRPr="00CB3AA2">
        <w:t xml:space="preserve">: </w:t>
      </w:r>
      <w:r w:rsidR="00125CEF" w:rsidRPr="00CB3AA2">
        <w:t>NUMERICAL_PARAMETERS.txt</w:t>
      </w:r>
      <w:bookmarkEnd w:id="44"/>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77777777" w:rsidR="00E33D50" w:rsidRDefault="00E33D50" w:rsidP="00F87CE8">
      <w:pPr>
        <w:pStyle w:val="Caption"/>
      </w:pPr>
      <w:bookmarkStart w:id="45" w:name="_Ref523073450"/>
      <w:r>
        <w:t>Figure</w:t>
      </w:r>
      <w:r w:rsidRPr="00356DB0">
        <w:t xml:space="preserve"> </w:t>
      </w:r>
      <w:fldSimple w:instr=" SEQ Figure \* ARABIC ">
        <w:r w:rsidR="008E0E0C">
          <w:rPr>
            <w:noProof/>
          </w:rPr>
          <w:t>6</w:t>
        </w:r>
      </w:fldSimple>
      <w:bookmarkEnd w:id="45"/>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C831AC">
      <w:pPr>
        <w:pStyle w:val="ListParagraph"/>
        <w:numPr>
          <w:ilvl w:val="0"/>
          <w:numId w:val="1"/>
        </w:numPr>
        <w:rPr>
          <w:lang w:val="ru-RU"/>
        </w:rPr>
      </w:pPr>
      <w:r w:rsidRPr="007D51FF">
        <w:rPr>
          <w:lang w:val="ru-RU"/>
        </w:rPr>
        <w:t>Комментарий, который программа пропускает</w:t>
      </w:r>
      <w:r w:rsidR="006F1931">
        <w:rPr>
          <w:lang w:val="ru-RU"/>
        </w:rPr>
        <w:t xml:space="preserve"> </w:t>
      </w:r>
      <w:r w:rsidR="006F1931" w:rsidRPr="006F1931">
        <w:rPr>
          <w:lang w:val="ru-RU"/>
        </w:rPr>
        <w:t>::: NUMERICAL PARAMETERS :::</w:t>
      </w:r>
    </w:p>
    <w:p w14:paraId="4BEB2DE0" w14:textId="77777777"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p>
    <w:p w14:paraId="184BC1E5" w14:textId="77777777"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 xml:space="preserve">Например, мы хотим указать, чтобы расчет начинался с момента времени -100 </w:t>
      </w:r>
      <w:proofErr w:type="spellStart"/>
      <w:r>
        <w:rPr>
          <w:lang w:val="ru-RU"/>
        </w:rPr>
        <w:t>фс</w:t>
      </w:r>
      <w:proofErr w:type="spellEnd"/>
      <w:r>
        <w:rPr>
          <w:lang w:val="ru-RU"/>
        </w:rPr>
        <w:t xml:space="preserve"> с шагом 1 </w:t>
      </w:r>
      <w:proofErr w:type="spellStart"/>
      <w:r>
        <w:rPr>
          <w:lang w:val="ru-RU"/>
        </w:rPr>
        <w:t>фс</w:t>
      </w:r>
      <w:proofErr w:type="spellEnd"/>
      <w:r>
        <w:rPr>
          <w:lang w:val="ru-RU"/>
        </w:rPr>
        <w:t xml:space="preserve">, потом с 0 </w:t>
      </w:r>
      <w:proofErr w:type="spellStart"/>
      <w:r>
        <w:rPr>
          <w:lang w:val="ru-RU"/>
        </w:rPr>
        <w:t>фс</w:t>
      </w:r>
      <w:proofErr w:type="spellEnd"/>
      <w:r>
        <w:rPr>
          <w:lang w:val="ru-RU"/>
        </w:rPr>
        <w:t xml:space="preserve"> (момент прилета БТИ)</w:t>
      </w:r>
      <w:r w:rsidR="00547BF7">
        <w:rPr>
          <w:lang w:val="ru-RU"/>
        </w:rPr>
        <w:t xml:space="preserve"> мы уменьшим шаг до 0.1</w:t>
      </w:r>
      <w:r w:rsidR="00CF795A">
        <w:rPr>
          <w:lang w:val="ru-RU"/>
        </w:rPr>
        <w:t xml:space="preserve"> </w:t>
      </w:r>
      <w:proofErr w:type="spellStart"/>
      <w:r w:rsidR="00CF795A">
        <w:rPr>
          <w:lang w:val="ru-RU"/>
        </w:rPr>
        <w:t>фс</w:t>
      </w:r>
      <w:proofErr w:type="spellEnd"/>
      <w:r w:rsidR="00CF795A">
        <w:rPr>
          <w:lang w:val="ru-RU"/>
        </w:rPr>
        <w:t>, а после обмена энергией и небольшого остывания в 50</w:t>
      </w:r>
      <w:r w:rsidR="00547BF7">
        <w:rPr>
          <w:lang w:val="ru-RU"/>
        </w:rPr>
        <w:t xml:space="preserve">0 </w:t>
      </w:r>
      <w:proofErr w:type="spellStart"/>
      <w:r w:rsidR="00547BF7">
        <w:rPr>
          <w:lang w:val="ru-RU"/>
        </w:rPr>
        <w:t>фс</w:t>
      </w:r>
      <w:proofErr w:type="spellEnd"/>
      <w:r w:rsidR="00547BF7">
        <w:rPr>
          <w:lang w:val="ru-RU"/>
        </w:rPr>
        <w:t xml:space="preserve">, снова увеличим до 1 </w:t>
      </w:r>
      <w:proofErr w:type="spellStart"/>
      <w:r w:rsidR="00547BF7">
        <w:rPr>
          <w:lang w:val="ru-RU"/>
        </w:rPr>
        <w:t>фс</w:t>
      </w:r>
      <w:proofErr w:type="spellEnd"/>
      <w:r w:rsidR="00547BF7">
        <w:rPr>
          <w:lang w:val="ru-RU"/>
        </w:rPr>
        <w:t xml:space="preserve">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В файле должна быть представлена как минимум одна колонка. Первая колонка задаёт сетку по времени, как часто выводить данные (</w:t>
      </w:r>
      <w:proofErr w:type="spellStart"/>
      <w:r>
        <w:rPr>
          <w:lang w:val="ru-RU"/>
        </w:rPr>
        <w:t>фс</w:t>
      </w:r>
      <w:proofErr w:type="spellEnd"/>
      <w:r>
        <w:rPr>
          <w:lang w:val="ru-RU"/>
        </w:rPr>
        <w:t>). Вторая колонка (опциональна) может задавать, как менять шаг по времени в МД (</w:t>
      </w:r>
      <w:proofErr w:type="spellStart"/>
      <w:r>
        <w:rPr>
          <w:lang w:val="ru-RU"/>
        </w:rPr>
        <w:t>фс</w:t>
      </w:r>
      <w:proofErr w:type="spellEnd"/>
      <w:r>
        <w:rPr>
          <w:lang w:val="ru-RU"/>
        </w:rPr>
        <w:t xml:space="preserve">)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w:t>
      </w:r>
      <w:proofErr w:type="spellStart"/>
      <w:r>
        <w:rPr>
          <w:lang w:val="ru-RU"/>
        </w:rPr>
        <w:t>фс</w:t>
      </w:r>
      <w:proofErr w:type="spellEnd"/>
      <w:r>
        <w:rPr>
          <w:lang w:val="ru-RU"/>
        </w:rPr>
        <w:t xml:space="preserve">, а расчет будет вестись с шагом 0.01 </w:t>
      </w:r>
      <w:proofErr w:type="spellStart"/>
      <w:r>
        <w:rPr>
          <w:lang w:val="ru-RU"/>
        </w:rPr>
        <w:t>фс</w:t>
      </w:r>
      <w:proofErr w:type="spellEnd"/>
      <w:r>
        <w:rPr>
          <w:lang w:val="ru-RU"/>
        </w:rPr>
        <w:t xml:space="preserve">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w:t>
      </w:r>
      <w:proofErr w:type="spellStart"/>
      <w:r w:rsidR="0034731F">
        <w:rPr>
          <w:lang w:val="ru-RU"/>
        </w:rPr>
        <w:t>фс</w:t>
      </w:r>
      <w:proofErr w:type="spellEnd"/>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 xml:space="preserve">с шагом 0.1 </w:t>
      </w:r>
      <w:proofErr w:type="spellStart"/>
      <w:r w:rsidR="0034731F">
        <w:rPr>
          <w:lang w:val="ru-RU"/>
        </w:rPr>
        <w:t>фс</w:t>
      </w:r>
      <w:proofErr w:type="spellEnd"/>
      <w:r w:rsidR="0034731F">
        <w:rPr>
          <w:lang w:val="ru-RU"/>
        </w:rPr>
        <w:t xml:space="preserve"> до момента</w:t>
      </w:r>
      <w:r>
        <w:rPr>
          <w:lang w:val="ru-RU"/>
        </w:rPr>
        <w:t xml:space="preserve"> 1 </w:t>
      </w:r>
      <w:proofErr w:type="spellStart"/>
      <w:r>
        <w:rPr>
          <w:lang w:val="ru-RU"/>
        </w:rPr>
        <w:t>фс</w:t>
      </w:r>
      <w:proofErr w:type="spellEnd"/>
      <w:r>
        <w:rPr>
          <w:lang w:val="ru-RU"/>
        </w:rPr>
        <w:t xml:space="preserve">, и дальше с шагом 1 </w:t>
      </w:r>
      <w:proofErr w:type="spellStart"/>
      <w:r>
        <w:rPr>
          <w:lang w:val="ru-RU"/>
        </w:rPr>
        <w:t>фс</w:t>
      </w:r>
      <w:proofErr w:type="spellEnd"/>
      <w:r w:rsidR="0007059A">
        <w:rPr>
          <w:lang w:val="ru-RU"/>
        </w:rPr>
        <w:t xml:space="preserve"> до 10 </w:t>
      </w:r>
      <w:proofErr w:type="spellStart"/>
      <w:r w:rsidR="0007059A">
        <w:rPr>
          <w:lang w:val="ru-RU"/>
        </w:rPr>
        <w:t>фс</w:t>
      </w:r>
      <w:proofErr w:type="spellEnd"/>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3C1607E8" w14:textId="77777777"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C831AC">
      <w:pPr>
        <w:pStyle w:val="ListParagraph"/>
        <w:numPr>
          <w:ilvl w:val="0"/>
          <w:numId w:val="1"/>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C831AC">
      <w:pPr>
        <w:pStyle w:val="ListParagraph"/>
        <w:numPr>
          <w:ilvl w:val="0"/>
          <w:numId w:val="1"/>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 xml:space="preserve">ры для моделирования электронов: </w:t>
      </w:r>
      <w:r w:rsidR="000D65A5" w:rsidRPr="000D65A5">
        <w:rPr>
          <w:lang w:val="ru-RU"/>
        </w:rPr>
        <w:t>::: MODELS FOR ELECTRONS :::</w:t>
      </w:r>
    </w:p>
    <w:p w14:paraId="2EA7C82F" w14:textId="77777777"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 xml:space="preserve">с учетом их полей) </w:t>
      </w:r>
      <w:r w:rsidRPr="00B40585">
        <w:rPr>
          <w:lang w:val="ru-RU"/>
        </w:rPr>
        <w:t>: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 </w:t>
      </w:r>
      <w:r w:rsidR="00714538">
        <w:rPr>
          <w:lang w:val="ru-RU"/>
        </w:rPr>
        <w:t xml:space="preserve"> </w:t>
      </w:r>
      <w:r w:rsidRPr="00B40585">
        <w:rPr>
          <w:lang w:val="ru-RU"/>
        </w:rPr>
        <w:t>не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48D7CA38" w14:textId="77777777" w:rsidR="00B40585" w:rsidRPr="00B40585" w:rsidRDefault="00B40585" w:rsidP="00C831AC">
      <w:pPr>
        <w:pStyle w:val="ListParagraph"/>
        <w:numPr>
          <w:ilvl w:val="0"/>
          <w:numId w:val="1"/>
        </w:numPr>
        <w:rPr>
          <w:lang w:val="ru-RU"/>
        </w:rPr>
      </w:pPr>
      <w:r w:rsidRPr="00B40585">
        <w:rPr>
          <w:lang w:val="ru-RU"/>
        </w:rPr>
        <w:t xml:space="preserve">Модель </w:t>
      </w:r>
      <w:proofErr w:type="spellStart"/>
      <w:r w:rsidRPr="00B40585">
        <w:rPr>
          <w:lang w:val="ru-RU"/>
        </w:rPr>
        <w:t>Черенковского</w:t>
      </w:r>
      <w:proofErr w:type="spellEnd"/>
      <w:r w:rsidRPr="00B40585">
        <w:rPr>
          <w:lang w:val="ru-RU"/>
        </w:rPr>
        <w:t xml:space="preserve">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отрицательную величину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r w:rsidRPr="007D51FF">
        <w:rPr>
          <w:lang w:val="ru-RU"/>
        </w:rPr>
        <w:t>фотонов</w:t>
      </w:r>
      <w:r w:rsidR="000D65A5">
        <w:rPr>
          <w:lang w:val="ru-RU"/>
        </w:rPr>
        <w:t xml:space="preserve"> </w:t>
      </w:r>
      <w:r w:rsidR="000D65A5" w:rsidRPr="000D65A5">
        <w:rPr>
          <w:lang w:val="ru-RU"/>
        </w:rPr>
        <w:t>::: MODELS FOR PHOTONS :::</w:t>
      </w:r>
    </w:p>
    <w:p w14:paraId="0120ACDB" w14:textId="77777777" w:rsidR="005E0DA8" w:rsidRPr="007D51FF" w:rsidRDefault="00C97127" w:rsidP="00C831AC">
      <w:pPr>
        <w:pStyle w:val="ListParagraph"/>
        <w:numPr>
          <w:ilvl w:val="0"/>
          <w:numId w:val="1"/>
        </w:numPr>
        <w:rPr>
          <w:lang w:val="ru-RU"/>
        </w:rPr>
      </w:pPr>
      <w:r w:rsidRPr="007D51FF">
        <w:rPr>
          <w:lang w:val="ru-RU"/>
        </w:rPr>
        <w:t xml:space="preserve">Модель для сечения </w:t>
      </w:r>
      <w:proofErr w:type="spellStart"/>
      <w:r w:rsidRPr="007D51FF">
        <w:rPr>
          <w:lang w:val="ru-RU"/>
        </w:rPr>
        <w:t>фотоионизации</w:t>
      </w:r>
      <w:proofErr w:type="spellEnd"/>
      <w:r w:rsidRPr="007D51FF">
        <w:rPr>
          <w:lang w:val="ru-RU"/>
        </w:rPr>
        <w:t>: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C831AC">
      <w:pPr>
        <w:pStyle w:val="ListParagraph"/>
        <w:numPr>
          <w:ilvl w:val="0"/>
          <w:numId w:val="1"/>
        </w:numPr>
        <w:rPr>
          <w:lang w:val="ru-RU"/>
        </w:rPr>
      </w:pPr>
      <w:proofErr w:type="spellStart"/>
      <w:r w:rsidRPr="007D51FF">
        <w:rPr>
          <w:lang w:val="ru-RU"/>
        </w:rPr>
        <w:t>Томсоновское</w:t>
      </w:r>
      <w:proofErr w:type="spellEnd"/>
      <w:r w:rsidRPr="007D51FF">
        <w:rPr>
          <w:lang w:val="ru-RU"/>
        </w:rPr>
        <w:t xml:space="preserve">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C831AC">
      <w:pPr>
        <w:pStyle w:val="ListParagraph"/>
        <w:numPr>
          <w:ilvl w:val="0"/>
          <w:numId w:val="1"/>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w:t>
      </w:r>
      <w:proofErr w:type="spellStart"/>
      <w:r w:rsidR="009F10A8" w:rsidRPr="007D51FF">
        <w:rPr>
          <w:lang w:val="ru-RU"/>
        </w:rPr>
        <w:t>Померанчука</w:t>
      </w:r>
      <w:proofErr w:type="spellEnd"/>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C831AC">
      <w:pPr>
        <w:pStyle w:val="ListParagraph"/>
        <w:numPr>
          <w:ilvl w:val="0"/>
          <w:numId w:val="1"/>
        </w:numPr>
        <w:rPr>
          <w:lang w:val="ru-RU"/>
        </w:rPr>
      </w:pPr>
      <w:r w:rsidRPr="007D51FF">
        <w:rPr>
          <w:lang w:val="ru-RU"/>
        </w:rPr>
        <w:t>Фото-ядерный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r w:rsidRPr="005368D0">
        <w:rPr>
          <w:lang w:val="ru-RU"/>
        </w:rPr>
        <w:t xml:space="preserve">; &gt;=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БТИ</w:t>
      </w:r>
      <w:r w:rsidR="005368D0">
        <w:rPr>
          <w:lang w:val="ru-RU"/>
        </w:rPr>
        <w:t xml:space="preserve"> </w:t>
      </w:r>
      <w:r w:rsidR="005368D0" w:rsidRPr="005368D0">
        <w:rPr>
          <w:lang w:val="ru-RU"/>
        </w:rPr>
        <w:t>::: MODELS FOR SHI :::</w:t>
      </w:r>
    </w:p>
    <w:p w14:paraId="7603A1E6" w14:textId="77777777"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C831AC">
      <w:pPr>
        <w:pStyle w:val="ListParagraph"/>
        <w:numPr>
          <w:ilvl w:val="0"/>
          <w:numId w:val="1"/>
        </w:numPr>
        <w:rPr>
          <w:lang w:val="ru-RU"/>
        </w:rPr>
      </w:pPr>
      <w:r w:rsidRPr="007D51FF">
        <w:rPr>
          <w:lang w:val="ru-RU"/>
        </w:rPr>
        <w:t>Эффективный заряд: 0=</w:t>
      </w:r>
      <w:proofErr w:type="spellStart"/>
      <w:r w:rsidRPr="007D51FF">
        <w:rPr>
          <w:lang w:val="ru-RU"/>
        </w:rPr>
        <w:t>Barkas</w:t>
      </w:r>
      <w:proofErr w:type="spellEnd"/>
      <w:r w:rsidRPr="007D51FF">
        <w:rPr>
          <w:lang w:val="ru-RU"/>
        </w:rPr>
        <w:t>; 1=</w:t>
      </w:r>
      <w:proofErr w:type="spellStart"/>
      <w:r w:rsidRPr="007D51FF">
        <w:rPr>
          <w:lang w:val="ru-RU"/>
        </w:rPr>
        <w:t>Bohr</w:t>
      </w:r>
      <w:proofErr w:type="spellEnd"/>
      <w:r w:rsidRPr="007D51FF">
        <w:rPr>
          <w:lang w:val="ru-RU"/>
        </w:rPr>
        <w:t>; 2=</w:t>
      </w:r>
      <w:proofErr w:type="spellStart"/>
      <w:r w:rsidRPr="007D51FF">
        <w:rPr>
          <w:lang w:val="ru-RU"/>
        </w:rPr>
        <w:t>Nikolaev-Dmitriev</w:t>
      </w:r>
      <w:proofErr w:type="spellEnd"/>
      <w:r w:rsidRPr="007D51FF">
        <w:rPr>
          <w:lang w:val="ru-RU"/>
        </w:rPr>
        <w:t>; 3=</w:t>
      </w:r>
      <w:proofErr w:type="spellStart"/>
      <w:r w:rsidRPr="007D51FF">
        <w:rPr>
          <w:lang w:val="ru-RU"/>
        </w:rPr>
        <w:t>Schiwietz</w:t>
      </w:r>
      <w:proofErr w:type="spellEnd"/>
      <w:r w:rsidRPr="007D51FF">
        <w:rPr>
          <w:lang w:val="ru-RU"/>
        </w:rPr>
        <w:t>-Grande, 4=</w:t>
      </w:r>
      <w:proofErr w:type="spellStart"/>
      <w:r w:rsidRPr="007D51FF">
        <w:rPr>
          <w:lang w:val="ru-RU"/>
        </w:rPr>
        <w:t>fixed</w:t>
      </w:r>
      <w:proofErr w:type="spellEnd"/>
      <w:r w:rsidRPr="007D51FF">
        <w:rPr>
          <w:lang w:val="ru-RU"/>
        </w:rPr>
        <w:t xml:space="preserve"> </w:t>
      </w:r>
      <w:proofErr w:type="spellStart"/>
      <w:r w:rsidRPr="007D51FF">
        <w:rPr>
          <w:lang w:val="ru-RU"/>
        </w:rPr>
        <w:t>Zeff</w:t>
      </w:r>
      <w:proofErr w:type="spellEnd"/>
      <w:r w:rsidRPr="007D51FF">
        <w:rPr>
          <w:lang w:val="ru-RU"/>
        </w:rPr>
        <w:t>, 5=</w:t>
      </w:r>
      <w:proofErr w:type="spellStart"/>
      <w:r w:rsidRPr="007D51FF">
        <w:rPr>
          <w:lang w:val="ru-RU"/>
        </w:rPr>
        <w:t>charge</w:t>
      </w:r>
      <w:proofErr w:type="spellEnd"/>
      <w:r w:rsidRPr="007D51FF">
        <w:rPr>
          <w:lang w:val="ru-RU"/>
        </w:rPr>
        <w:t xml:space="preserve"> </w:t>
      </w:r>
      <w:proofErr w:type="spellStart"/>
      <w:r w:rsidRPr="007D51FF">
        <w:rPr>
          <w:lang w:val="ru-RU"/>
        </w:rPr>
        <w:t>exchange</w:t>
      </w:r>
      <w:proofErr w:type="spellEnd"/>
      <w:r w:rsidRPr="007D51FF">
        <w:rPr>
          <w:lang w:val="ru-RU"/>
        </w:rPr>
        <w:t xml:space="preserv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C831AC">
      <w:pPr>
        <w:pStyle w:val="ListParagraph"/>
        <w:numPr>
          <w:ilvl w:val="0"/>
          <w:numId w:val="1"/>
        </w:numPr>
        <w:rPr>
          <w:lang w:val="ru-RU"/>
        </w:rPr>
      </w:pPr>
      <w:r w:rsidRPr="007D51FF">
        <w:rPr>
          <w:lang w:val="ru-RU"/>
        </w:rPr>
        <w:t>Форма заряда: 0=точечный, 1=модель Брандта-</w:t>
      </w:r>
      <w:proofErr w:type="spellStart"/>
      <w:r w:rsidRPr="007D51FF">
        <w:rPr>
          <w:lang w:val="ru-RU"/>
        </w:rPr>
        <w:t>Китагавы</w:t>
      </w:r>
      <w:proofErr w:type="spellEnd"/>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r>
        <w:rPr>
          <w:lang w:val="ru-RU"/>
        </w:rPr>
        <w:t xml:space="preserve">позитронов </w:t>
      </w:r>
      <w:r w:rsidRPr="006F79CD">
        <w:rPr>
          <w:lang w:val="ru-RU"/>
        </w:rPr>
        <w:t>::: MODEL FOR POSITRONS :::</w:t>
      </w:r>
    </w:p>
    <w:p w14:paraId="7AE85049" w14:textId="77777777"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799AD1F2" w14:textId="77777777"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w:t>
      </w:r>
      <w:proofErr w:type="spellStart"/>
      <w:r w:rsidRPr="00B40585">
        <w:rPr>
          <w:lang w:val="ru-RU"/>
        </w:rPr>
        <w:t>excluded</w:t>
      </w:r>
      <w:proofErr w:type="spellEnd"/>
      <w:r w:rsidRPr="00B40585">
        <w:rPr>
          <w:lang w:val="ru-RU"/>
        </w:rPr>
        <w:t>, 1=</w:t>
      </w:r>
      <w:r w:rsidRPr="00273E92">
        <w:rPr>
          <w:lang w:val="ru-RU"/>
        </w:rPr>
        <w:t xml:space="preserve"> </w:t>
      </w:r>
      <w:proofErr w:type="spellStart"/>
      <w:r w:rsidRPr="00273E92">
        <w:rPr>
          <w:lang w:val="ru-RU"/>
        </w:rPr>
        <w:t>Heitler</w:t>
      </w:r>
      <w:proofErr w:type="spellEnd"/>
    </w:p>
    <w:p w14:paraId="437536E3" w14:textId="1BED078C"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r w:rsidRPr="007D51FF">
        <w:t>CDF</w:t>
      </w:r>
      <w:r w:rsidR="00273E92" w:rsidRPr="00273E92">
        <w:rPr>
          <w:lang w:val="ru-RU"/>
        </w:rPr>
        <w:t xml:space="preserve"> ::: MODEL PARAMETERS FOR CDF :::</w:t>
      </w:r>
    </w:p>
    <w:p w14:paraId="38AB1D03" w14:textId="77777777" w:rsidR="00356DB0" w:rsidRPr="002D33A2" w:rsidRDefault="00356DB0" w:rsidP="00C831AC">
      <w:pPr>
        <w:pStyle w:val="ListParagraph"/>
        <w:numPr>
          <w:ilvl w:val="0"/>
          <w:numId w:val="1"/>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proofErr w:type="spellStart"/>
      <w:r w:rsidRPr="007D51FF">
        <w:t>Mermin</w:t>
      </w:r>
      <w:proofErr w:type="spellEnd"/>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C831AC">
      <w:pPr>
        <w:pStyle w:val="ListParagraph"/>
        <w:numPr>
          <w:ilvl w:val="0"/>
          <w:numId w:val="1"/>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C831AC">
      <w:pPr>
        <w:pStyle w:val="ListParagraph"/>
        <w:numPr>
          <w:ilvl w:val="0"/>
          <w:numId w:val="1"/>
        </w:numPr>
        <w:rPr>
          <w:lang w:val="ru-RU"/>
        </w:rPr>
      </w:pPr>
      <w:r w:rsidRPr="007D51FF">
        <w:rPr>
          <w:lang w:val="ru-RU"/>
        </w:rPr>
        <w:t xml:space="preserve">Учитывать ли </w:t>
      </w:r>
      <w:proofErr w:type="spellStart"/>
      <w:r w:rsidRPr="007D51FF">
        <w:rPr>
          <w:lang w:val="ru-RU"/>
        </w:rPr>
        <w:t>плазмонный</w:t>
      </w:r>
      <w:proofErr w:type="spellEnd"/>
      <w:r w:rsidRPr="007D51FF">
        <w:rPr>
          <w:lang w:val="ru-RU"/>
        </w:rPr>
        <w:t xml:space="preserve"> предел: 0=нет, 1=да</w:t>
      </w:r>
    </w:p>
    <w:p w14:paraId="71F0A831" w14:textId="77777777" w:rsidR="002D33A2" w:rsidRP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C831AC">
      <w:pPr>
        <w:pStyle w:val="ListParagraph"/>
        <w:numPr>
          <w:ilvl w:val="0"/>
          <w:numId w:val="1"/>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энергии. Шаг по энергии задается </w:t>
      </w:r>
      <w:r>
        <w:t>n</w:t>
      </w:r>
      <w:r>
        <w:rPr>
          <w:lang w:val="ru-RU"/>
        </w:rPr>
        <w:t xml:space="preserve"> следующим образом: </w:t>
      </w:r>
      <w:proofErr w:type="spellStart"/>
      <w:r w:rsidRPr="00AA30E0">
        <w:rPr>
          <w:lang w:val="ru-RU"/>
        </w:rPr>
        <w:t>dE</w:t>
      </w:r>
      <w:proofErr w:type="spellEnd"/>
      <w:r w:rsidRPr="00AA30E0">
        <w:rPr>
          <w:lang w:val="ru-RU"/>
        </w:rPr>
        <w:t xml:space="preserve"> = </w:t>
      </w:r>
      <w:proofErr w:type="spellStart"/>
      <w:r w:rsidRPr="00AA30E0">
        <w:rPr>
          <w:lang w:val="ru-RU"/>
        </w:rPr>
        <w:t>max</w:t>
      </w:r>
      <w:proofErr w:type="spellEnd"/>
      <w:r w:rsidRPr="00AA30E0">
        <w:rPr>
          <w:lang w:val="ru-RU"/>
        </w:rPr>
        <w:t>((E - E0(:)), G</w:t>
      </w:r>
      <w:proofErr w:type="spellStart"/>
      <w:r>
        <w:t>amma</w:t>
      </w:r>
      <w:proofErr w:type="spellEnd"/>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импульсу. Шаг по импульсу задается </w:t>
      </w:r>
      <w:r>
        <w:t>n</w:t>
      </w:r>
      <w:r>
        <w:rPr>
          <w:lang w:val="ru-RU"/>
        </w:rPr>
        <w:t xml:space="preserve"> следующим образом: </w:t>
      </w:r>
      <w:proofErr w:type="spellStart"/>
      <w:r w:rsidRPr="00AA30E0">
        <w:t>dQ</w:t>
      </w:r>
      <w:proofErr w:type="spellEnd"/>
      <w:r w:rsidRPr="00AA30E0">
        <w:rPr>
          <w:lang w:val="ru-RU"/>
        </w:rPr>
        <w:t xml:space="preserve"> = </w:t>
      </w:r>
      <w:r>
        <w:t>min</w:t>
      </w:r>
      <w:r w:rsidRPr="00AA30E0">
        <w:rPr>
          <w:lang w:val="ru-RU"/>
        </w:rPr>
        <w:t>{</w:t>
      </w:r>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энергии. Та же формула, что для неупругих.</w:t>
      </w:r>
    </w:p>
    <w:p w14:paraId="75B3C8D2" w14:textId="77777777"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импульсу. Та же формула, что для неупругих.</w:t>
      </w:r>
    </w:p>
    <w:p w14:paraId="0D2C157B" w14:textId="77777777"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арий, отделяющая модели для дырок</w:t>
      </w:r>
      <w:r w:rsidR="002D33A2">
        <w:rPr>
          <w:lang w:val="ru-RU"/>
        </w:rPr>
        <w:t xml:space="preserve"> </w:t>
      </w:r>
      <w:r w:rsidR="002D33A2" w:rsidRPr="002D33A2">
        <w:rPr>
          <w:lang w:val="ru-RU"/>
        </w:rPr>
        <w:t>::: MODELS FOR HOLES :::</w:t>
      </w:r>
    </w:p>
    <w:p w14:paraId="6F40C674" w14:textId="77777777" w:rsidR="00356DB0" w:rsidRPr="007D51FF" w:rsidRDefault="00356DB0" w:rsidP="00C831AC">
      <w:pPr>
        <w:pStyle w:val="ListParagraph"/>
        <w:numPr>
          <w:ilvl w:val="0"/>
          <w:numId w:val="1"/>
        </w:numPr>
        <w:rPr>
          <w:lang w:val="ru-RU"/>
        </w:rPr>
      </w:pPr>
      <w:r w:rsidRPr="007D51FF">
        <w:rPr>
          <w:lang w:val="ru-RU"/>
        </w:rPr>
        <w:t xml:space="preserve">Учитывать ли </w:t>
      </w:r>
      <w:proofErr w:type="spellStart"/>
      <w:r w:rsidRPr="007D51FF">
        <w:rPr>
          <w:lang w:val="ru-RU"/>
        </w:rPr>
        <w:t>Оже</w:t>
      </w:r>
      <w:proofErr w:type="spellEnd"/>
      <w:r w:rsidRPr="007D51FF">
        <w:rPr>
          <w:lang w:val="ru-RU"/>
        </w:rPr>
        <w:t xml:space="preserve"> распад глубоких дырок: 0=нет, 1=из </w:t>
      </w:r>
      <w:r w:rsidRPr="007D51FF">
        <w:t>EADL</w:t>
      </w:r>
      <w:r w:rsidRPr="007D51FF">
        <w:rPr>
          <w:lang w:val="ru-RU"/>
        </w:rPr>
        <w:t>2017</w:t>
      </w:r>
    </w:p>
    <w:p w14:paraId="230A47E1" w14:textId="77777777" w:rsidR="00356DB0" w:rsidRPr="007D51FF" w:rsidRDefault="00356DB0" w:rsidP="00C831AC">
      <w:pPr>
        <w:pStyle w:val="ListParagraph"/>
        <w:numPr>
          <w:ilvl w:val="0"/>
          <w:numId w:val="1"/>
        </w:numPr>
      </w:pPr>
      <w:proofErr w:type="spellStart"/>
      <w:r w:rsidRPr="007D51FF">
        <w:rPr>
          <w:lang w:val="ru-RU"/>
        </w:rPr>
        <w:t>Излучательный</w:t>
      </w:r>
      <w:proofErr w:type="spellEnd"/>
      <w:r w:rsidRPr="007D51FF">
        <w:rPr>
          <w:lang w:val="ru-RU"/>
        </w:rPr>
        <w:t xml:space="preserve">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94A4E">
      <w:pPr>
        <w:pStyle w:val="ListParagraph"/>
        <w:numPr>
          <w:ilvl w:val="0"/>
          <w:numId w:val="1"/>
        </w:numPr>
        <w:rPr>
          <w:lang w:val="ru-RU"/>
        </w:rPr>
      </w:pPr>
      <w:r>
        <w:rPr>
          <w:lang w:val="ru-RU"/>
        </w:rPr>
        <w:t>Строка комментарий, отмеча</w:t>
      </w:r>
      <w:r w:rsidR="00B15BEA">
        <w:rPr>
          <w:lang w:val="ru-RU"/>
        </w:rPr>
        <w:t>ю</w:t>
      </w:r>
      <w:r>
        <w:rPr>
          <w:lang w:val="ru-RU"/>
        </w:rPr>
        <w:t xml:space="preserve">щая, что дальше идут параметры МД модели: </w:t>
      </w:r>
      <w:r w:rsidRPr="00194A4E">
        <w:rPr>
          <w:lang w:val="ru-RU"/>
        </w:rPr>
        <w:t>::: MD MODEL PARAMETERS :::</w:t>
      </w:r>
    </w:p>
    <w:p w14:paraId="01BE7F18" w14:textId="77777777" w:rsidR="00194A4E" w:rsidRDefault="00194A4E" w:rsidP="00194A4E">
      <w:pPr>
        <w:pStyle w:val="ListParagraph"/>
        <w:numPr>
          <w:ilvl w:val="0"/>
          <w:numId w:val="1"/>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w:t>
      </w:r>
      <w:proofErr w:type="spellStart"/>
      <w:r w:rsidRPr="00194A4E">
        <w:rPr>
          <w:lang w:val="ru-RU"/>
        </w:rPr>
        <w:t>logical</w:t>
      </w:r>
      <w:proofErr w:type="spellEnd"/>
      <w:r w:rsidRPr="00194A4E">
        <w:rPr>
          <w:lang w:val="ru-RU"/>
        </w:rPr>
        <w:t>: T=</w:t>
      </w:r>
      <w:proofErr w:type="spellStart"/>
      <w:r w:rsidRPr="00194A4E">
        <w:rPr>
          <w:lang w:val="ru-RU"/>
        </w:rPr>
        <w:t>true</w:t>
      </w:r>
      <w:proofErr w:type="spellEnd"/>
      <w:r w:rsidRPr="00194A4E">
        <w:rPr>
          <w:lang w:val="ru-RU"/>
        </w:rPr>
        <w:t>, F=</w:t>
      </w:r>
      <w:proofErr w:type="spellStart"/>
      <w:r w:rsidRPr="00194A4E">
        <w:rPr>
          <w:lang w:val="ru-RU"/>
        </w:rPr>
        <w:t>false</w:t>
      </w:r>
      <w:proofErr w:type="spellEnd"/>
      <w:r w:rsidRPr="00194A4E">
        <w:rPr>
          <w:lang w:val="ru-RU"/>
        </w:rPr>
        <w:t>)</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 xml:space="preserve">щая, что дальше идут параметры выходных данных: </w:t>
      </w:r>
      <w:r w:rsidRPr="00D663AE">
        <w:rPr>
          <w:lang w:val="ru-RU"/>
        </w:rPr>
        <w:t>::: OUTPUT DATA :::</w:t>
      </w:r>
    </w:p>
    <w:p w14:paraId="1DAB2DB4" w14:textId="77777777" w:rsidR="00640995" w:rsidRDefault="00640995" w:rsidP="00C831AC">
      <w:pPr>
        <w:pStyle w:val="ListParagraph"/>
        <w:numPr>
          <w:ilvl w:val="0"/>
          <w:numId w:val="1"/>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C831AC">
      <w:pPr>
        <w:pStyle w:val="ListParagraph"/>
        <w:numPr>
          <w:ilvl w:val="0"/>
          <w:numId w:val="1"/>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77777777" w:rsidR="005E4D02" w:rsidRPr="005E4D02" w:rsidRDefault="005E4D02" w:rsidP="00F87CE8">
      <w:pPr>
        <w:pStyle w:val="Caption"/>
        <w:rPr>
          <w:sz w:val="24"/>
          <w:szCs w:val="24"/>
          <w:lang w:val="ru-RU"/>
        </w:rPr>
      </w:pPr>
      <w:bookmarkStart w:id="46"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262E5" w:rsidRPr="0012447F">
        <w:rPr>
          <w:noProof/>
          <w:lang w:val="ru-RU"/>
        </w:rPr>
        <w:t>1</w:t>
      </w:r>
      <w:r>
        <w:fldChar w:fldCharType="end"/>
      </w:r>
      <w:bookmarkEnd w:id="46"/>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280491"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280491"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280491"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r>
              <w:t>X</w:t>
            </w:r>
            <w:r w:rsidRPr="00FA24DB">
              <w:rPr>
                <w:lang w:val="ru-RU"/>
              </w:rPr>
              <w:t>,</w:t>
            </w:r>
            <w:r>
              <w:t>Y</w:t>
            </w:r>
            <w:r w:rsidRPr="00FA24DB">
              <w:rPr>
                <w:lang w:val="ru-RU"/>
              </w:rPr>
              <w:t>,</w:t>
            </w:r>
            <w:r>
              <w:t>Z</w:t>
            </w:r>
            <w:r>
              <w:rPr>
                <w:lang w:val="ru-RU"/>
              </w:rPr>
              <w:t>)</w:t>
            </w:r>
          </w:p>
        </w:tc>
      </w:tr>
      <w:tr w:rsidR="005B2869" w:rsidRPr="00280491"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280491"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280491"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280491"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280491"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280491"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280491"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280491"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r w:rsidRPr="00BF273C">
              <w:t>X</w:t>
            </w:r>
            <w:r w:rsidRPr="00BF273C">
              <w:rPr>
                <w:lang w:val="ru-RU"/>
              </w:rPr>
              <w:t>,</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280491"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280491"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280491"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280491"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280491"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proofErr w:type="spellStart"/>
            <w:r w:rsidRPr="00BF273C">
              <w:t>RTheta</w:t>
            </w:r>
            <w:proofErr w:type="spellEnd"/>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280491"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proofErr w:type="spellStart"/>
            <w:r w:rsidRPr="00BF273C">
              <w:t>RLTheta</w:t>
            </w:r>
            <w:proofErr w:type="spellEnd"/>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280491"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280491"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280491"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280491"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proofErr w:type="spellStart"/>
            <w:r w:rsidRPr="00BF273C">
              <w:t>RPhis</w:t>
            </w:r>
            <w:proofErr w:type="spellEnd"/>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280491"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proofErr w:type="spellStart"/>
            <w:r w:rsidRPr="00BF273C">
              <w:t>RThetas</w:t>
            </w:r>
            <w:proofErr w:type="spellEnd"/>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280491"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280491" w14:paraId="3B997B31" w14:textId="77777777" w:rsidTr="00F41410">
        <w:tc>
          <w:tcPr>
            <w:tcW w:w="1843" w:type="dxa"/>
            <w:vAlign w:val="center"/>
          </w:tcPr>
          <w:p w14:paraId="40560A81" w14:textId="28EC18BE" w:rsidR="00A82483" w:rsidRDefault="00A82483" w:rsidP="000C0A53">
            <w:pPr>
              <w:ind w:firstLine="0"/>
              <w:jc w:val="center"/>
            </w:pPr>
            <w:proofErr w:type="spellStart"/>
            <w:r w:rsidRPr="00A82483">
              <w:t>numeric_force</w:t>
            </w:r>
            <w:proofErr w:type="spellEnd"/>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280491"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r>
              <w:rPr>
                <w:lang w:val="ru-RU"/>
              </w:rPr>
              <w:t xml:space="preserve">Для МД модели, указывает, что МД модуль будет только </w:t>
            </w:r>
            <w:r w:rsidR="008A4AA8">
              <w:rPr>
                <w:lang w:val="ru-RU"/>
              </w:rPr>
              <w:t>рассчитывать</w:t>
            </w:r>
            <w:r>
              <w:rPr>
                <w:lang w:val="ru-RU"/>
              </w:rPr>
              <w:t xml:space="preserve"> энергию </w:t>
            </w:r>
            <w:proofErr w:type="spellStart"/>
            <w:r>
              <w:rPr>
                <w:lang w:val="ru-RU"/>
              </w:rPr>
              <w:t>когезии</w:t>
            </w:r>
            <w:proofErr w:type="spellEnd"/>
            <w:r>
              <w:rPr>
                <w:lang w:val="ru-RU"/>
              </w:rPr>
              <w:t xml:space="preserve"> при изменении объема ячейки, без динамического МД расчета</w:t>
            </w:r>
          </w:p>
        </w:tc>
      </w:tr>
      <w:tr w:rsidR="00A61DC2" w:rsidRPr="00280491"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r w:rsidR="00E20AAB" w:rsidRPr="005C7890">
              <w:rPr>
                <w:lang w:val="ru-RU"/>
              </w:rPr>
              <w:t>]</w:t>
            </w:r>
            <w:r w:rsidR="00E20AAB" w:rsidRPr="00A61DC2">
              <w:rPr>
                <w:i/>
                <w:iCs/>
                <w:vertAlign w:val="superscript"/>
                <w:lang w:val="ru-RU"/>
              </w:rPr>
              <w:t>N</w:t>
            </w:r>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280491" w14:paraId="7ABC3C57" w14:textId="77777777" w:rsidTr="00F41410">
        <w:tc>
          <w:tcPr>
            <w:tcW w:w="1843" w:type="dxa"/>
            <w:vAlign w:val="center"/>
          </w:tcPr>
          <w:p w14:paraId="4E2CAE57" w14:textId="77777777" w:rsidR="005B2869" w:rsidRDefault="005B2869" w:rsidP="000C0A53">
            <w:pPr>
              <w:ind w:firstLine="0"/>
              <w:jc w:val="center"/>
            </w:pPr>
            <w:proofErr w:type="spellStart"/>
            <w:r w:rsidRPr="0038458F">
              <w:t>print_XYZ</w:t>
            </w:r>
            <w:proofErr w:type="spellEnd"/>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280491"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proofErr w:type="spellStart"/>
            <w:r w:rsidRPr="0038458F">
              <w:rPr>
                <w:lang w:val="ru-RU"/>
              </w:rPr>
              <w:t>print_V_XYZ</w:t>
            </w:r>
            <w:proofErr w:type="spellEnd"/>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280491"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proofErr w:type="spellStart"/>
            <w:r w:rsidRPr="002438BB">
              <w:rPr>
                <w:lang w:val="ru-RU"/>
              </w:rPr>
              <w:t>print_MC_MD_energy</w:t>
            </w:r>
            <w:proofErr w:type="spellEnd"/>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280491"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proofErr w:type="spellStart"/>
            <w:r w:rsidRPr="003C2A42">
              <w:rPr>
                <w:lang w:val="ru-RU"/>
              </w:rPr>
              <w:lastRenderedPageBreak/>
              <w:t>print_LAMMPS</w:t>
            </w:r>
            <w:proofErr w:type="spellEnd"/>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proofErr w:type="spellStart"/>
      <w:r w:rsidRPr="003C2A42">
        <w:rPr>
          <w:lang w:val="ru-RU"/>
        </w:rPr>
        <w:t>print_LAMMPS</w:t>
      </w:r>
      <w:proofErr w:type="spellEnd"/>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Pr>
          <w:rStyle w:val="FootnoteReference"/>
        </w:rPr>
        <w:footnoteReference w:id="19"/>
      </w:r>
      <w:r w:rsidRPr="003C2A42">
        <w:rPr>
          <w:lang w:val="ru-RU"/>
        </w:rPr>
        <w:t xml:space="preserve">: </w:t>
      </w:r>
      <w:proofErr w:type="spellStart"/>
      <w:r>
        <w:rPr>
          <w:lang w:val="ru-RU"/>
        </w:rPr>
        <w:t>real</w:t>
      </w:r>
      <w:proofErr w:type="spellEnd"/>
      <w:r>
        <w:rPr>
          <w:lang w:val="ru-RU"/>
        </w:rPr>
        <w:t xml:space="preserve">, </w:t>
      </w:r>
      <w:r w:rsidRPr="003C2A42">
        <w:t>metal</w:t>
      </w:r>
      <w:r w:rsidRPr="003C2A42">
        <w:rPr>
          <w:lang w:val="ru-RU"/>
        </w:rPr>
        <w:t xml:space="preserve">, </w:t>
      </w:r>
      <w:proofErr w:type="spellStart"/>
      <w:r w:rsidRPr="003C2A42">
        <w:t>lj</w:t>
      </w:r>
      <w:proofErr w:type="spellEnd"/>
      <w:r>
        <w:rPr>
          <w:lang w:val="ru-RU"/>
        </w:rPr>
        <w:t xml:space="preserve">, </w:t>
      </w:r>
      <w:proofErr w:type="spellStart"/>
      <w:r>
        <w:t>si</w:t>
      </w:r>
      <w:proofErr w:type="spellEnd"/>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w:t>
      </w:r>
      <w:proofErr w:type="spellStart"/>
      <w:r w:rsidRPr="003C2A42">
        <w:rPr>
          <w:lang w:val="ru-RU"/>
        </w:rPr>
        <w:t>nano</w:t>
      </w:r>
      <w:proofErr w:type="spellEnd"/>
      <w:r w:rsidRPr="003C2A42">
        <w:rPr>
          <w:lang w:val="ru-RU"/>
        </w:rPr>
        <w:t xml:space="preserve">.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т.е.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r>
        <w:t xml:space="preserve">Energy  ! To print </w:t>
      </w:r>
      <w:proofErr w:type="spellStart"/>
      <w:r>
        <w:t>specta</w:t>
      </w:r>
      <w:proofErr w:type="spellEnd"/>
      <w:r>
        <w:t xml:space="preserve">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 xml:space="preserve">-1.0d3   </w:t>
      </w:r>
      <w:proofErr w:type="spellStart"/>
      <w:r w:rsidRPr="00AA5F86">
        <w:t>1.0d3</w:t>
      </w:r>
      <w:proofErr w:type="spellEnd"/>
      <w:r w:rsidRPr="00AA5F86">
        <w:t xml:space="preserve">  </w:t>
      </w:r>
      <w:proofErr w:type="spellStart"/>
      <w:r w:rsidRPr="00AA5F86">
        <w:t>1.0d3</w:t>
      </w:r>
      <w:proofErr w:type="spellEnd"/>
      <w:r w:rsidRPr="00AA5F86">
        <w:t xml:space="preserve">           ! Start grid, End grid, Step </w:t>
      </w:r>
      <w:proofErr w:type="spellStart"/>
      <w:r w:rsidRPr="00AA5F86">
        <w:t>coeff</w:t>
      </w:r>
      <w:proofErr w:type="spellEnd"/>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lastRenderedPageBreak/>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77777777"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8E0E0C">
        <w:t>Figure</w:t>
      </w:r>
      <w:r w:rsidR="008E0E0C" w:rsidRPr="008E0E0C">
        <w:rPr>
          <w:lang w:val="ru-RU"/>
        </w:rPr>
        <w:t xml:space="preserve"> 6</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7" w:name="_Toc93747230"/>
      <w:r w:rsidRPr="00CB3AA2">
        <w:rPr>
          <w:lang w:val="ru-RU"/>
        </w:rPr>
        <w:t>Общение с программой налету ч</w:t>
      </w:r>
      <w:r w:rsidR="008B10AF">
        <w:rPr>
          <w:lang w:val="ru-RU"/>
        </w:rPr>
        <w:t>е</w:t>
      </w:r>
      <w:r w:rsidRPr="00CB3AA2">
        <w:rPr>
          <w:lang w:val="ru-RU"/>
        </w:rPr>
        <w:t xml:space="preserve">рез файл </w:t>
      </w:r>
      <w:proofErr w:type="spellStart"/>
      <w:r w:rsidR="005E4D02">
        <w:t>Co</w:t>
      </w:r>
      <w:r w:rsidRPr="00CB3AA2">
        <w:t>munication</w:t>
      </w:r>
      <w:proofErr w:type="spellEnd"/>
      <w:r w:rsidRPr="00CB3AA2">
        <w:rPr>
          <w:lang w:val="ru-RU"/>
        </w:rPr>
        <w:t>.</w:t>
      </w:r>
      <w:r w:rsidRPr="00CB3AA2">
        <w:t>txt</w:t>
      </w:r>
      <w:bookmarkEnd w:id="47"/>
      <w:r w:rsidRPr="00CB3AA2">
        <w:rPr>
          <w:lang w:val="ru-RU"/>
        </w:rPr>
        <w:t xml:space="preserve"> </w:t>
      </w:r>
    </w:p>
    <w:p w14:paraId="79E3F906" w14:textId="77777777"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proofErr w:type="spellStart"/>
      <w:r w:rsidRPr="00240CCE">
        <w:rPr>
          <w:color w:val="1F497D" w:themeColor="text2"/>
        </w:rPr>
        <w:t>Com</w:t>
      </w:r>
      <w:r w:rsidR="005058A2" w:rsidRPr="00240CCE">
        <w:rPr>
          <w:color w:val="1F497D" w:themeColor="text2"/>
        </w:rPr>
        <w:t>unication</w:t>
      </w:r>
      <w:proofErr w:type="spellEnd"/>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280491"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 xml:space="preserve">задать полное время расчет, в </w:t>
            </w:r>
            <w:proofErr w:type="spellStart"/>
            <w:r>
              <w:rPr>
                <w:lang w:val="ru-RU"/>
              </w:rPr>
              <w:t>фс</w:t>
            </w:r>
            <w:proofErr w:type="spellEnd"/>
            <w:r>
              <w:rPr>
                <w:lang w:val="ru-RU"/>
              </w:rPr>
              <w:t>.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w:t>
            </w:r>
            <w:proofErr w:type="spellStart"/>
            <w:r>
              <w:rPr>
                <w:lang w:val="ru-RU"/>
              </w:rPr>
              <w:t>фс</w:t>
            </w:r>
            <w:proofErr w:type="spellEnd"/>
            <w:r>
              <w:rPr>
                <w:lang w:val="ru-RU"/>
              </w:rPr>
              <w:t>, независимо от того, что изначально было указано во входном файле</w:t>
            </w:r>
          </w:p>
        </w:tc>
      </w:tr>
      <w:tr w:rsidR="005546C9" w:rsidRPr="00280491"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 xml:space="preserve">по времени, в </w:t>
            </w:r>
            <w:proofErr w:type="spellStart"/>
            <w:r>
              <w:rPr>
                <w:lang w:val="ru-RU"/>
              </w:rPr>
              <w:t>фс</w:t>
            </w:r>
            <w:proofErr w:type="spellEnd"/>
          </w:p>
        </w:tc>
      </w:tr>
      <w:tr w:rsidR="005546C9" w:rsidRPr="00280491"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w:t>
            </w:r>
            <w:proofErr w:type="spellStart"/>
            <w:r>
              <w:rPr>
                <w:lang w:val="ru-RU"/>
              </w:rPr>
              <w:t>фс</w:t>
            </w:r>
            <w:proofErr w:type="spellEnd"/>
          </w:p>
        </w:tc>
      </w:tr>
      <w:tr w:rsidR="005546C9" w:rsidRPr="00280491"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8" w:name="_Toc93747231"/>
      <w:proofErr w:type="spellStart"/>
      <w:r w:rsidRPr="00CB3AA2">
        <w:t>Выходные</w:t>
      </w:r>
      <w:proofErr w:type="spellEnd"/>
      <w:r w:rsidRPr="00CB3AA2">
        <w:t xml:space="preserve"> </w:t>
      </w:r>
      <w:proofErr w:type="spellStart"/>
      <w:r w:rsidRPr="00CB3AA2">
        <w:t>данные</w:t>
      </w:r>
      <w:proofErr w:type="spellEnd"/>
      <w:r w:rsidR="00CB3AA2">
        <w:t>: OUTPUT</w:t>
      </w:r>
      <w:bookmarkEnd w:id="48"/>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77777777" w:rsidR="00F70473" w:rsidRPr="00F70473" w:rsidRDefault="00F70473" w:rsidP="00F87CE8">
      <w:pPr>
        <w:rPr>
          <w:lang w:val="ru-RU"/>
        </w:rPr>
      </w:pPr>
      <w:r>
        <w:rPr>
          <w:lang w:val="ru-RU"/>
        </w:rPr>
        <w:lastRenderedPageBreak/>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4A27F9" w:rsidRDefault="00F70473" w:rsidP="00F87CE8">
      <w:r>
        <w:rPr>
          <w:lang w:val="ru-RU"/>
        </w:rPr>
        <w:t>Например</w:t>
      </w:r>
      <w:r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77777777" w:rsidR="00F70473" w:rsidRPr="00921F3E" w:rsidRDefault="00F70473" w:rsidP="00F87CE8">
      <w:r w:rsidRPr="00F70473">
        <w:rPr>
          <w:lang w:val="ru-RU"/>
        </w:rPr>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r w:rsidRPr="00F70473">
        <w:rPr>
          <w:lang w:val="ru-RU"/>
        </w:rPr>
        <w:t>т</w:t>
      </w:r>
      <w:r w:rsidRPr="004A27F9">
        <w:t>.</w:t>
      </w:r>
      <w:r w:rsidRPr="00F70473">
        <w:rPr>
          <w:lang w:val="ru-RU"/>
        </w:rPr>
        <w:t>д</w:t>
      </w:r>
      <w:r w:rsidRPr="004A27F9">
        <w:t>.</w:t>
      </w:r>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r w:rsidR="00E32689">
        <w:rPr>
          <w:lang w:val="ru-RU"/>
        </w:rPr>
        <w:t>файл</w:t>
      </w:r>
      <w:r w:rsidR="00E32689" w:rsidRPr="00E32689">
        <w:rPr>
          <w:lang w:val="ru-RU"/>
        </w:rPr>
        <w:t xml:space="preserve"> </w:t>
      </w:r>
      <w:r w:rsidR="00E32689" w:rsidRPr="006729C9">
        <w:rPr>
          <w:color w:val="1F497D" w:themeColor="text2"/>
          <w:lang w:val="ru-RU"/>
        </w:rPr>
        <w:t>!</w:t>
      </w:r>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во время выполнении программы, через файл </w:t>
      </w:r>
      <w:proofErr w:type="spellStart"/>
      <w:r w:rsidRPr="006729C9">
        <w:rPr>
          <w:color w:val="1F497D" w:themeColor="text2"/>
        </w:rPr>
        <w:t>Com</w:t>
      </w:r>
      <w:r w:rsidR="00E32689" w:rsidRPr="006729C9">
        <w:rPr>
          <w:color w:val="1F497D" w:themeColor="text2"/>
        </w:rPr>
        <w:t>unication</w:t>
      </w:r>
      <w:proofErr w:type="spellEnd"/>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proofErr w:type="spellStart"/>
      <w:r w:rsidRPr="006729C9">
        <w:rPr>
          <w:color w:val="1F497D" w:themeColor="text2"/>
        </w:rPr>
        <w:t>Comunication</w:t>
      </w:r>
      <w:proofErr w:type="spellEnd"/>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w:t>
      </w:r>
      <w:proofErr w:type="spellStart"/>
      <w:r w:rsidR="0063216A" w:rsidRPr="00197C6C">
        <w:rPr>
          <w:color w:val="1F497D" w:themeColor="text2"/>
          <w:lang w:val="ru-RU"/>
        </w:rPr>
        <w:t>dat</w:t>
      </w:r>
      <w:proofErr w:type="spellEnd"/>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proofErr w:type="spellStart"/>
      <w:r w:rsidR="005A0F05">
        <w:t>etc</w:t>
      </w:r>
      <w:proofErr w:type="spellEnd"/>
      <w:r w:rsidR="005A0F05" w:rsidRPr="00AD213D">
        <w:rPr>
          <w:lang w:val="ru-RU"/>
        </w:rPr>
        <w:t>.</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lastRenderedPageBreak/>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proofErr w:type="spellStart"/>
      <w:r w:rsidR="0063216A" w:rsidRPr="005A0F05">
        <w:t>SiO</w:t>
      </w:r>
      <w:proofErr w:type="spellEnd"/>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proofErr w:type="spellStart"/>
      <w:r w:rsidR="0063216A" w:rsidRPr="005A0F05">
        <w:t>dat</w:t>
      </w:r>
      <w:proofErr w:type="spellEnd"/>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proofErr w:type="spellStart"/>
      <w:r>
        <w:t>gnuplot</w:t>
      </w:r>
      <w:proofErr w:type="spellEnd"/>
      <w:r w:rsidRPr="004A27F9">
        <w:rPr>
          <w:rStyle w:val="FootnoteReference"/>
        </w:rPr>
        <w:footnoteReference w:id="20"/>
      </w:r>
      <w:r>
        <w:rPr>
          <w:lang w:val="ru-RU"/>
        </w:rPr>
        <w:t xml:space="preserve">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proofErr w:type="spellStart"/>
      <w:r>
        <w:t>gnuplot</w:t>
      </w:r>
      <w:proofErr w:type="spellEnd"/>
      <w:r>
        <w:rPr>
          <w:lang w:val="ru-RU"/>
        </w:rPr>
        <w:t xml:space="preserve">, и прописаны к нему пути в системе, код так же исполнит эти скрипты, которые вызовут </w:t>
      </w:r>
      <w:proofErr w:type="spellStart"/>
      <w:r>
        <w:rPr>
          <w:lang w:val="ru-RU"/>
        </w:rPr>
        <w:t>гнуплот</w:t>
      </w:r>
      <w:proofErr w:type="spellEnd"/>
      <w:r>
        <w:rPr>
          <w:lang w:val="ru-RU"/>
        </w:rPr>
        <w:t xml:space="preserve">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proofErr w:type="spellStart"/>
      <w:r w:rsidR="00D57B86" w:rsidRPr="00D57B86">
        <w:rPr>
          <w:color w:val="1F497D" w:themeColor="text2"/>
        </w:rPr>
        <w:t>dat</w:t>
      </w:r>
      <w:proofErr w:type="spellEnd"/>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w:t>
      </w:r>
      <w:proofErr w:type="spellStart"/>
      <w:r w:rsidR="00113105">
        <w:rPr>
          <w:lang w:val="ru-RU"/>
        </w:rPr>
        <w:t>гнуплот</w:t>
      </w:r>
      <w:proofErr w:type="spellEnd"/>
      <w:r w:rsidR="00113105">
        <w:rPr>
          <w:lang w:val="ru-RU"/>
        </w:rPr>
        <w:t xml:space="preserve"> скрипт (файлы с расширениями </w:t>
      </w:r>
      <w:proofErr w:type="spellStart"/>
      <w:r w:rsidR="00113105">
        <w:t>cmd</w:t>
      </w:r>
      <w:proofErr w:type="spellEnd"/>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proofErr w:type="spellStart"/>
      <w:r w:rsidR="00113105">
        <w:t>sh</w:t>
      </w:r>
      <w:proofErr w:type="spellEnd"/>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w:t>
      </w:r>
      <w:proofErr w:type="spellStart"/>
      <w:r w:rsidR="00113105">
        <w:rPr>
          <w:lang w:val="ru-RU"/>
        </w:rPr>
        <w:t>гнуплот</w:t>
      </w:r>
      <w:proofErr w:type="spellEnd"/>
      <w:r w:rsidR="00113105">
        <w:rPr>
          <w:lang w:val="ru-RU"/>
        </w:rPr>
        <w:t xml:space="preserve">,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 xml:space="preserve">в </w:t>
      </w:r>
      <w:proofErr w:type="spellStart"/>
      <w:r w:rsidR="00113105">
        <w:rPr>
          <w:lang w:val="ru-RU"/>
        </w:rPr>
        <w:t>однозонном</w:t>
      </w:r>
      <w:proofErr w:type="spellEnd"/>
      <w:r w:rsidR="00113105">
        <w:rPr>
          <w:lang w:val="ru-RU"/>
        </w:rPr>
        <w:t xml:space="preserve">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C7BD9" w:rsidRDefault="00DE086F" w:rsidP="00F87CE8">
      <w:pPr>
        <w:rPr>
          <w:lang w:val="ru-RU"/>
        </w:rPr>
      </w:pPr>
      <w:r w:rsidRPr="00DE086F">
        <w:t>Time</w:t>
      </w:r>
      <w:r w:rsidRPr="005C7BD9">
        <w:rPr>
          <w:lang w:val="ru-RU"/>
        </w:rPr>
        <w:t xml:space="preserve"> (</w:t>
      </w:r>
      <w:proofErr w:type="spellStart"/>
      <w:r>
        <w:rPr>
          <w:lang w:val="ru-RU"/>
        </w:rPr>
        <w:t>фс</w:t>
      </w:r>
      <w:proofErr w:type="spellEnd"/>
      <w:r w:rsidRPr="005C7BD9">
        <w:rPr>
          <w:lang w:val="ru-RU"/>
        </w:rPr>
        <w:t xml:space="preserve">)   </w:t>
      </w:r>
      <w:proofErr w:type="spellStart"/>
      <w:r w:rsidRPr="00DE086F">
        <w:t>Nph</w:t>
      </w:r>
      <w:proofErr w:type="spellEnd"/>
      <w:r w:rsidRPr="005C7BD9">
        <w:rPr>
          <w:lang w:val="ru-RU"/>
        </w:rPr>
        <w:t xml:space="preserve"> </w:t>
      </w:r>
      <w:r w:rsidRPr="00DE086F">
        <w:t>Ne</w:t>
      </w:r>
      <w:r w:rsidRPr="005C7BD9">
        <w:rPr>
          <w:lang w:val="ru-RU"/>
        </w:rPr>
        <w:t xml:space="preserve"> </w:t>
      </w:r>
      <w:r w:rsidRPr="00DE086F">
        <w:t>Nh</w:t>
      </w:r>
      <w:r w:rsidRPr="005C7BD9">
        <w:rPr>
          <w:lang w:val="ru-RU"/>
        </w:rPr>
        <w:t xml:space="preserve">  </w:t>
      </w:r>
      <w:r w:rsidRPr="00DE086F">
        <w:t>Np</w:t>
      </w:r>
      <w:r w:rsidRPr="005C7BD9">
        <w:rPr>
          <w:lang w:val="ru-RU"/>
        </w:rPr>
        <w:t xml:space="preserve">  </w:t>
      </w:r>
      <w:r w:rsidRPr="00DE086F">
        <w:t>Eph</w:t>
      </w:r>
      <w:r w:rsidRPr="005C7BD9">
        <w:rPr>
          <w:lang w:val="ru-RU"/>
        </w:rPr>
        <w:t xml:space="preserve"> </w:t>
      </w:r>
      <w:proofErr w:type="spellStart"/>
      <w:r w:rsidRPr="00DE086F">
        <w:t>Ee</w:t>
      </w:r>
      <w:proofErr w:type="spellEnd"/>
      <w:r w:rsidRPr="005C7BD9">
        <w:rPr>
          <w:lang w:val="ru-RU"/>
        </w:rPr>
        <w:t xml:space="preserve">  </w:t>
      </w:r>
      <w:r w:rsidRPr="00DE086F">
        <w:t>Eh</w:t>
      </w:r>
      <w:r w:rsidRPr="005C7BD9">
        <w:rPr>
          <w:lang w:val="ru-RU"/>
        </w:rPr>
        <w:t>_</w:t>
      </w:r>
      <w:r w:rsidRPr="00DE086F">
        <w:t>kin</w:t>
      </w:r>
      <w:r w:rsidRPr="005C7BD9">
        <w:rPr>
          <w:lang w:val="ru-RU"/>
        </w:rPr>
        <w:t xml:space="preserve">  </w:t>
      </w:r>
      <w:r w:rsidRPr="00DE086F">
        <w:t>Eh</w:t>
      </w:r>
      <w:r w:rsidRPr="005C7BD9">
        <w:rPr>
          <w:lang w:val="ru-RU"/>
        </w:rPr>
        <w:t>_</w:t>
      </w:r>
      <w:r w:rsidRPr="00DE086F">
        <w:t>pot</w:t>
      </w:r>
      <w:r w:rsidRPr="005C7BD9">
        <w:rPr>
          <w:lang w:val="ru-RU"/>
        </w:rPr>
        <w:t xml:space="preserve">  </w:t>
      </w:r>
      <w:r w:rsidRPr="00DE086F">
        <w:t>Ep</w:t>
      </w:r>
      <w:r w:rsidRPr="005C7BD9">
        <w:rPr>
          <w:lang w:val="ru-RU"/>
        </w:rPr>
        <w:t xml:space="preserve">  </w:t>
      </w:r>
      <w:r w:rsidRPr="00DE086F">
        <w:t>Eat</w:t>
      </w:r>
      <w:r w:rsidRPr="005C7BD9">
        <w:rPr>
          <w:lang w:val="ru-RU"/>
        </w:rPr>
        <w:t xml:space="preserve">  </w:t>
      </w:r>
      <w:proofErr w:type="spellStart"/>
      <w:r w:rsidRPr="00DE086F">
        <w:t>Etot</w:t>
      </w:r>
      <w:proofErr w:type="spellEnd"/>
      <w:r w:rsidRPr="005C7BD9">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w:t>
      </w:r>
      <w:proofErr w:type="spellStart"/>
      <w:r>
        <w:rPr>
          <w:lang w:val="ru-RU"/>
        </w:rPr>
        <w:t>фс</w:t>
      </w:r>
      <w:proofErr w:type="spellEnd"/>
    </w:p>
    <w:p w14:paraId="3C838A73" w14:textId="77777777" w:rsidR="00DE086F" w:rsidRPr="00DE086F" w:rsidRDefault="00DE086F" w:rsidP="00F87CE8">
      <w:pPr>
        <w:rPr>
          <w:lang w:val="ru-RU"/>
        </w:rPr>
      </w:pPr>
      <w:proofErr w:type="spellStart"/>
      <w:r w:rsidRPr="00DE086F">
        <w:t>Nph</w:t>
      </w:r>
      <w:proofErr w:type="spellEnd"/>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r w:rsidRPr="00DE086F">
        <w:t>Nh</w:t>
      </w:r>
      <w:r w:rsidRPr="00DE086F">
        <w:rPr>
          <w:lang w:val="ru-RU"/>
        </w:rPr>
        <w:t xml:space="preserve">  </w:t>
      </w:r>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r w:rsidRPr="00DE086F">
        <w:t>Np</w:t>
      </w:r>
      <w:r w:rsidRPr="00DE086F">
        <w:rPr>
          <w:lang w:val="ru-RU"/>
        </w:rPr>
        <w:t xml:space="preserve">  </w:t>
      </w:r>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proofErr w:type="spellStart"/>
      <w:r w:rsidRPr="00DE086F">
        <w:t>Ee</w:t>
      </w:r>
      <w:proofErr w:type="spellEnd"/>
      <w:r w:rsidRPr="00DE086F">
        <w:rPr>
          <w:lang w:val="ru-RU"/>
        </w:rPr>
        <w:t xml:space="preserve">  </w:t>
      </w:r>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r w:rsidRPr="00DE086F">
        <w:t>kin</w:t>
      </w:r>
      <w:r w:rsidRPr="00DE086F">
        <w:rPr>
          <w:lang w:val="ru-RU"/>
        </w:rPr>
        <w:t xml:space="preserve">  </w:t>
      </w:r>
      <w:r>
        <w:rPr>
          <w:lang w:val="ru-RU"/>
        </w:rPr>
        <w:t>–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r w:rsidRPr="00DE086F">
        <w:t>pot</w:t>
      </w:r>
      <w:r w:rsidRPr="00DE086F">
        <w:rPr>
          <w:lang w:val="ru-RU"/>
        </w:rPr>
        <w:t xml:space="preserve">  </w:t>
      </w:r>
      <w:r>
        <w:rPr>
          <w:lang w:val="ru-RU"/>
        </w:rPr>
        <w:t>– потенциальная энергия дырок (эВ)</w:t>
      </w:r>
    </w:p>
    <w:p w14:paraId="6B4294A1" w14:textId="77777777" w:rsidR="00DE086F" w:rsidRPr="00DE086F" w:rsidRDefault="00DE086F" w:rsidP="00F87CE8">
      <w:pPr>
        <w:rPr>
          <w:lang w:val="ru-RU"/>
        </w:rPr>
      </w:pPr>
      <w:r w:rsidRPr="00DE086F">
        <w:t>Ep</w:t>
      </w:r>
      <w:r w:rsidRPr="00DE086F">
        <w:rPr>
          <w:lang w:val="ru-RU"/>
        </w:rPr>
        <w:t xml:space="preserve">  </w:t>
      </w:r>
      <w:r w:rsidR="003A1CE1">
        <w:rPr>
          <w:lang w:val="ru-RU"/>
        </w:rPr>
        <w:t>– полная энергия позитронов(эВ)</w:t>
      </w:r>
    </w:p>
    <w:p w14:paraId="744CDA93" w14:textId="77777777" w:rsidR="00DE086F" w:rsidRPr="00DE086F" w:rsidRDefault="00DE086F" w:rsidP="00F87CE8">
      <w:pPr>
        <w:rPr>
          <w:lang w:val="ru-RU"/>
        </w:rPr>
      </w:pPr>
      <w:r w:rsidRPr="00DE086F">
        <w:t>Eat</w:t>
      </w:r>
      <w:r w:rsidRPr="00DE086F">
        <w:rPr>
          <w:lang w:val="ru-RU"/>
        </w:rPr>
        <w:t xml:space="preserve">  </w:t>
      </w:r>
      <w:r w:rsidR="003A1CE1">
        <w:rPr>
          <w:lang w:val="ru-RU"/>
        </w:rPr>
        <w:t>– полная энергия переданная атомам (эВ)</w:t>
      </w:r>
    </w:p>
    <w:p w14:paraId="436A1D6F" w14:textId="77777777" w:rsidR="00DE086F" w:rsidRDefault="00DE086F" w:rsidP="00F87CE8">
      <w:pPr>
        <w:rPr>
          <w:lang w:val="ru-RU"/>
        </w:rPr>
      </w:pPr>
      <w:proofErr w:type="spellStart"/>
      <w:r w:rsidRPr="00DE086F">
        <w:t>Etot</w:t>
      </w:r>
      <w:proofErr w:type="spellEnd"/>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14:paraId="58F7F1AE" w14:textId="77777777" w:rsidR="003A1CE1" w:rsidRDefault="00291A8B" w:rsidP="00F87CE8">
      <w:pPr>
        <w:rPr>
          <w:lang w:val="ru-RU"/>
        </w:rPr>
      </w:pPr>
      <w:r>
        <w:rPr>
          <w:lang w:val="ru-RU"/>
        </w:rPr>
        <w:lastRenderedPageBreak/>
        <w:t xml:space="preserve">В дополнение к этому файлу ТРЕКИС создаёт </w:t>
      </w:r>
      <w:proofErr w:type="spellStart"/>
      <w:r>
        <w:rPr>
          <w:lang w:val="ru-RU"/>
        </w:rPr>
        <w:t>гнуплотовские</w:t>
      </w:r>
      <w:proofErr w:type="spellEnd"/>
      <w:r>
        <w:rPr>
          <w:lang w:val="ru-RU"/>
        </w:rPr>
        <w:t xml:space="preserve"> скрипты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w:t>
      </w:r>
      <w:proofErr w:type="spellStart"/>
      <w:r>
        <w:rPr>
          <w:lang w:val="ru-RU"/>
        </w:rPr>
        <w:t>гнуплот</w:t>
      </w:r>
      <w:proofErr w:type="spellEnd"/>
      <w:r>
        <w:rPr>
          <w:lang w:val="ru-RU"/>
        </w:rPr>
        <w:t xml:space="preserve">, созданные графики в </w:t>
      </w:r>
      <w:r w:rsidR="005B090F">
        <w:rPr>
          <w:lang w:val="ru-RU"/>
        </w:rPr>
        <w:t xml:space="preserve">указанном </w:t>
      </w:r>
      <w:r>
        <w:rPr>
          <w:lang w:val="ru-RU"/>
        </w:rPr>
        <w:t xml:space="preserve">формате будут называться: </w:t>
      </w:r>
      <w:proofErr w:type="spellStart"/>
      <w:r w:rsidRPr="005B090F">
        <w:rPr>
          <w:color w:val="1F497D" w:themeColor="text2"/>
          <w:lang w:val="ru-RU"/>
        </w:rPr>
        <w:t>OUTPUT_total</w:t>
      </w:r>
      <w:proofErr w:type="spellEnd"/>
      <w:r w:rsidRPr="005B090F">
        <w:rPr>
          <w:color w:val="1F497D" w:themeColor="text2"/>
          <w:lang w:val="ru-RU"/>
        </w:rPr>
        <w:t>_[</w:t>
      </w:r>
      <w:r w:rsidRPr="005B090F">
        <w:rPr>
          <w:i/>
          <w:color w:val="1F497D" w:themeColor="text2"/>
        </w:rPr>
        <w:t>quantity</w:t>
      </w:r>
      <w:r w:rsidRPr="005B090F">
        <w:rPr>
          <w:color w:val="1F497D" w:themeColor="text2"/>
          <w:lang w:val="ru-RU"/>
        </w:rPr>
        <w:t>]_</w:t>
      </w:r>
      <w:proofErr w:type="spellStart"/>
      <w:r w:rsidRPr="005B090F">
        <w:rPr>
          <w:color w:val="1F497D" w:themeColor="text2"/>
          <w:lang w:val="ru-RU"/>
        </w:rPr>
        <w:t>in</w:t>
      </w:r>
      <w:proofErr w:type="spellEnd"/>
      <w:r w:rsidRPr="005B090F">
        <w:rPr>
          <w:color w:val="1F497D" w:themeColor="text2"/>
          <w:lang w:val="ru-RU"/>
        </w:rPr>
        <w:t>_[</w:t>
      </w:r>
      <w:r w:rsidRPr="005B090F">
        <w:rPr>
          <w:i/>
          <w:color w:val="1F497D" w:themeColor="text2"/>
        </w:rPr>
        <w:t>matter</w:t>
      </w:r>
      <w:r w:rsidRPr="005B090F">
        <w:rPr>
          <w:color w:val="1F497D" w:themeColor="text2"/>
          <w:lang w:val="ru-RU"/>
        </w:rPr>
        <w:t>].</w:t>
      </w:r>
      <w:r w:rsidR="005B090F" w:rsidRPr="005B090F">
        <w:rPr>
          <w:color w:val="1F497D" w:themeColor="text2"/>
          <w:lang w:val="ru-RU"/>
        </w:rPr>
        <w:t>[</w:t>
      </w:r>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proofErr w:type="spellStart"/>
      <w:r w:rsidRPr="005B090F">
        <w:t>png</w:t>
      </w:r>
      <w:proofErr w:type="spellEnd"/>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w:t>
      </w:r>
      <w:proofErr w:type="spellStart"/>
      <w:r w:rsidR="0010444B" w:rsidRPr="0010444B">
        <w:rPr>
          <w:color w:val="1F497D" w:themeColor="text2"/>
          <w:lang w:val="ru-RU"/>
        </w:rPr>
        <w:t>above_cutoff</w:t>
      </w:r>
      <w:proofErr w:type="spellEnd"/>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proofErr w:type="spellStart"/>
      <w:r w:rsidR="0010444B" w:rsidRPr="0010444B">
        <w:rPr>
          <w:i/>
        </w:rPr>
        <w:t>E</w:t>
      </w:r>
      <w:r w:rsidR="0010444B" w:rsidRPr="0010444B">
        <w:rPr>
          <w:i/>
          <w:vertAlign w:val="subscript"/>
        </w:rPr>
        <w:t>cutoff</w:t>
      </w:r>
      <w:proofErr w:type="spellEnd"/>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proofErr w:type="spellStart"/>
      <w:r w:rsidRPr="0010444B">
        <w:rPr>
          <w:i/>
        </w:rPr>
        <w:t>E</w:t>
      </w:r>
      <w:r w:rsidRPr="0010444B">
        <w:rPr>
          <w:i/>
          <w:vertAlign w:val="subscript"/>
        </w:rPr>
        <w:t>cutoff</w:t>
      </w:r>
      <w:proofErr w:type="spellEnd"/>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proofErr w:type="spellStart"/>
      <w:r w:rsidR="00291A8B" w:rsidRPr="00291A8B">
        <w:rPr>
          <w:color w:val="1F497D" w:themeColor="text2"/>
        </w:rPr>
        <w:t>dat</w:t>
      </w:r>
      <w:proofErr w:type="spellEnd"/>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proofErr w:type="spellStart"/>
      <w:r w:rsidR="00291A8B" w:rsidRPr="00291A8B">
        <w:rPr>
          <w:i/>
          <w:lang w:val="ru-RU"/>
        </w:rPr>
        <w:t>particle</w:t>
      </w:r>
      <w:proofErr w:type="spellEnd"/>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77777777"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8E0E0C">
        <w:t>Figure</w:t>
      </w:r>
      <w:r w:rsidR="008E0E0C" w:rsidRPr="004262E5">
        <w:rPr>
          <w:lang w:val="ru-RU"/>
        </w:rPr>
        <w:t xml:space="preserve"> </w:t>
      </w:r>
      <w:r w:rsidR="008E0E0C">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w:t>
      </w:r>
      <w:proofErr w:type="spellStart"/>
      <w:r w:rsidR="00337C14">
        <w:rPr>
          <w:lang w:val="ru-RU"/>
        </w:rPr>
        <w:t>нечисленные</w:t>
      </w:r>
      <w:proofErr w:type="spellEnd"/>
      <w:r w:rsidR="00337C14">
        <w:rPr>
          <w:lang w:val="ru-RU"/>
        </w:rPr>
        <w:t xml:space="preserve"> значения (в частности, пустая строка). С другой стороны, </w:t>
      </w:r>
      <w:proofErr w:type="spellStart"/>
      <w:r w:rsidR="00337C14">
        <w:t>Gnuplot</w:t>
      </w:r>
      <w:proofErr w:type="spellEnd"/>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CD643A"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2.95pt">
            <v:imagedata r:id="rId17" o:title="Origin"/>
          </v:shape>
        </w:pict>
      </w:r>
    </w:p>
    <w:p w14:paraId="2271E878" w14:textId="77777777" w:rsidR="004262E5" w:rsidRDefault="004262E5" w:rsidP="004262E5">
      <w:pPr>
        <w:pStyle w:val="Caption"/>
        <w:rPr>
          <w:lang w:val="ru-RU"/>
        </w:rPr>
      </w:pPr>
      <w:bookmarkStart w:id="49"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8E0E0C">
        <w:rPr>
          <w:noProof/>
          <w:lang w:val="ru-RU"/>
        </w:rPr>
        <w:t>7</w:t>
      </w:r>
      <w:r w:rsidR="009C3A65">
        <w:rPr>
          <w:lang w:val="ru-RU"/>
        </w:rPr>
        <w:fldChar w:fldCharType="end"/>
      </w:r>
      <w:bookmarkEnd w:id="49"/>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r w:rsidR="00F32E2E" w:rsidRPr="00291A8B">
        <w:rPr>
          <w:color w:val="1F497D" w:themeColor="text2"/>
        </w:rPr>
        <w:t>dat</w:t>
      </w:r>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r w:rsidR="00F32E2E" w:rsidRPr="00291A8B">
        <w:rPr>
          <w:i/>
          <w:lang w:val="ru-RU"/>
        </w:rPr>
        <w:t>particle</w:t>
      </w:r>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спектр</w:t>
      </w:r>
      <w:r w:rsidR="00F32E2E">
        <w:rPr>
          <w:lang w:val="ru-RU"/>
        </w:rPr>
        <w:t xml:space="preserve">  – если юзер указал вывод спектров частиц по энергии</w:t>
      </w:r>
      <w:r w:rsidR="00F32E2E" w:rsidRPr="00F32E2E">
        <w:rPr>
          <w:lang w:val="ru-RU"/>
        </w:rPr>
        <w:t xml:space="preserve"> по пространству</w:t>
      </w:r>
      <w:r w:rsidR="00F32E2E">
        <w:rPr>
          <w:lang w:val="ru-RU"/>
        </w:rPr>
        <w:t>. Сетка по энергии при этом задаётся такой, как указана  выводе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dat</w:t>
      </w:r>
      <w:r w:rsidR="00337C14" w:rsidRPr="00337C14">
        <w:t xml:space="preserve">, </w:t>
      </w:r>
      <w:r w:rsidR="00337C14">
        <w:rPr>
          <w:lang w:val="ru-RU"/>
        </w:rPr>
        <w:t>где</w:t>
      </w:r>
      <w:r w:rsidR="00337C14" w:rsidRPr="00337C14">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77777777"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262E5" w:rsidRPr="005E4D02">
        <w:rPr>
          <w:lang w:val="ru-RU"/>
        </w:rPr>
        <w:t xml:space="preserve">Таблица </w:t>
      </w:r>
      <w:r w:rsidR="004262E5" w:rsidRPr="004262E5">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velo</w:t>
      </w:r>
      <w:r w:rsidR="00C66FB2">
        <w:rPr>
          <w:color w:val="1F497D" w:themeColor="text2"/>
        </w:rPr>
        <w:t>c</w:t>
      </w:r>
      <w:r w:rsidR="001A69A7" w:rsidRPr="001A69A7">
        <w:rPr>
          <w:color w:val="1F497D" w:themeColor="text2"/>
          <w:lang w:val="ru-RU"/>
        </w:rPr>
        <w:t>ity_theta_[</w:t>
      </w:r>
      <w:r w:rsidR="001A69A7" w:rsidRPr="001A69A7">
        <w:rPr>
          <w:i/>
          <w:color w:val="1F497D" w:themeColor="text2"/>
        </w:rPr>
        <w:t>matter</w:t>
      </w:r>
      <w:r w:rsidR="001A69A7" w:rsidRPr="001A69A7">
        <w:rPr>
          <w:color w:val="1F497D" w:themeColor="text2"/>
          <w:lang w:val="ru-RU"/>
        </w:rPr>
        <w:t>].</w:t>
      </w:r>
      <w:r w:rsidR="001A69A7" w:rsidRPr="001A69A7">
        <w:rPr>
          <w:color w:val="1F497D" w:themeColor="text2"/>
        </w:rPr>
        <w:t>dat</w:t>
      </w:r>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r w:rsidR="001A69A7" w:rsidRPr="00291A8B">
        <w:rPr>
          <w:i/>
          <w:lang w:val="ru-RU"/>
        </w:rPr>
        <w:t>particle</w:t>
      </w:r>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r w:rsidR="00955551" w:rsidRPr="00955551">
        <w:rPr>
          <w:color w:val="1F497D" w:themeColor="text2"/>
          <w:lang w:val="ru-RU"/>
        </w:rPr>
        <w:t>].[</w:t>
      </w:r>
      <w:r w:rsidR="00955551" w:rsidRPr="00955551">
        <w:rPr>
          <w:i/>
          <w:color w:val="1F497D" w:themeColor="text2"/>
        </w:rPr>
        <w:t>ext</w:t>
      </w:r>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r w:rsidR="00955551">
        <w:t>GPa</w:t>
      </w:r>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r w:rsidR="00356972">
        <w:t>Pxx</w:t>
      </w:r>
      <w:r w:rsidR="00356972" w:rsidRPr="00356972">
        <w:rPr>
          <w:lang w:val="ru-RU"/>
        </w:rPr>
        <w:t>+</w:t>
      </w:r>
      <w:r w:rsidR="00356972">
        <w:t>Pyy</w:t>
      </w:r>
      <w:r w:rsidR="00356972" w:rsidRPr="00356972">
        <w:rPr>
          <w:lang w:val="ru-RU"/>
        </w:rPr>
        <w:t>+</w:t>
      </w:r>
      <w:r w:rsidR="00356972">
        <w:t>Pzz</w:t>
      </w:r>
      <w:r w:rsidR="00356972" w:rsidRPr="00356972">
        <w:rPr>
          <w:lang w:val="ru-RU"/>
        </w:rPr>
        <w:t>)</w:t>
      </w:r>
      <w:r>
        <w:rPr>
          <w:lang w:val="ru-RU"/>
        </w:rPr>
        <w:t xml:space="preserve"> </w:t>
      </w:r>
      <w:r w:rsidRPr="0040278D">
        <w:rPr>
          <w:lang w:val="ru-RU"/>
        </w:rPr>
        <w:t>[</w:t>
      </w:r>
      <w:r>
        <w:t>GPa</w:t>
      </w:r>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r>
        <w:t>Pxx</w:t>
      </w:r>
      <w:r w:rsidRPr="0040278D">
        <w:rPr>
          <w:lang w:val="ru-RU"/>
        </w:rPr>
        <w:t xml:space="preserve">  </w:t>
      </w:r>
      <w:r>
        <w:t>Pxy</w:t>
      </w:r>
      <w:r w:rsidR="00356972">
        <w:rPr>
          <w:lang w:val="ru-RU"/>
        </w:rPr>
        <w:t xml:space="preserve"> </w:t>
      </w:r>
      <w:r>
        <w:t>Pxz</w:t>
      </w:r>
      <w:r w:rsidRPr="0040278D">
        <w:rPr>
          <w:lang w:val="ru-RU"/>
        </w:rPr>
        <w:t xml:space="preserve"> </w:t>
      </w:r>
      <w:r>
        <w:t>Pyx</w:t>
      </w:r>
      <w:r w:rsidRPr="0040278D">
        <w:rPr>
          <w:lang w:val="ru-RU"/>
        </w:rPr>
        <w:t xml:space="preserve"> </w:t>
      </w:r>
      <w:r>
        <w:t>Pyy</w:t>
      </w:r>
      <w:r w:rsidRPr="0040278D">
        <w:rPr>
          <w:lang w:val="ru-RU"/>
        </w:rPr>
        <w:t xml:space="preserve"> </w:t>
      </w:r>
      <w:r>
        <w:t>Pyz</w:t>
      </w:r>
      <w:r w:rsidRPr="0040278D">
        <w:rPr>
          <w:lang w:val="ru-RU"/>
        </w:rPr>
        <w:t xml:space="preserve"> </w:t>
      </w:r>
      <w:r>
        <w:t>Pzx</w:t>
      </w:r>
      <w:r w:rsidRPr="0040278D">
        <w:rPr>
          <w:lang w:val="ru-RU"/>
        </w:rPr>
        <w:t xml:space="preserve"> </w:t>
      </w:r>
      <w:r>
        <w:t>Pzy</w:t>
      </w:r>
      <w:r w:rsidRPr="0040278D">
        <w:rPr>
          <w:lang w:val="ru-RU"/>
        </w:rPr>
        <w:t xml:space="preserve"> </w:t>
      </w:r>
      <w:r>
        <w:t>Pzz</w:t>
      </w:r>
      <w:r w:rsidRPr="0040278D">
        <w:rPr>
          <w:lang w:val="ru-RU"/>
        </w:rPr>
        <w:t xml:space="preserve"> [</w:t>
      </w:r>
      <w:r>
        <w:t>GPa</w:t>
      </w:r>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lastRenderedPageBreak/>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w:t>
      </w:r>
      <w:r>
        <w:rPr>
          <w:lang w:val="ru-RU"/>
        </w:rPr>
        <w:t>ее</w:t>
      </w:r>
      <w:r w:rsidRPr="0040278D">
        <w:rPr>
          <w:lang w:val="ru-RU"/>
        </w:rPr>
        <w:t xml:space="preserve"> </w:t>
      </w:r>
      <w:r>
        <w:rPr>
          <w:lang w:val="ru-RU"/>
        </w:rPr>
        <w:t>отклонение атомов от их начального положения</w:t>
      </w:r>
      <w:r>
        <w:rPr>
          <w:lang w:val="ru-RU"/>
        </w:rPr>
        <w:t xml:space="preserve">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т.е. количество колонок будет равно количеству сортов атомов)</w:t>
      </w:r>
    </w:p>
    <w:p w14:paraId="5F5CC640" w14:textId="44195A21" w:rsidR="008B6F79" w:rsidRPr="008B6F79" w:rsidRDefault="008B6F79" w:rsidP="008B6F79">
      <w:pPr>
        <w:pStyle w:val="ListParagraph"/>
        <w:ind w:left="284" w:firstLine="0"/>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r w:rsidR="005C7890" w:rsidRPr="005C7890">
        <w:rPr>
          <w:lang w:val="ru-RU"/>
        </w:rPr>
        <w:t>]</w:t>
      </w:r>
      <w:r w:rsidR="005C7890" w:rsidRPr="00A61DC2">
        <w:rPr>
          <w:i/>
          <w:iCs/>
          <w:vertAlign w:val="superscript"/>
          <w:lang w:val="ru-RU"/>
        </w:rPr>
        <w:t>N</w:t>
      </w:r>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т.е. выводится просто среднее отклонение. Для среднеквадратичного отклонения нужно указать </w:t>
      </w:r>
      <w:r w:rsidRPr="008B6F79">
        <w:rPr>
          <w:i/>
          <w:iCs/>
        </w:rPr>
        <w:t>N</w:t>
      </w:r>
      <w:r>
        <w:t>=2,</w:t>
      </w:r>
      <w:r>
        <w:rPr>
          <w:lang w:val="ru-RU"/>
        </w:rPr>
        <w:t xml:space="preserve"> и т.п</w:t>
      </w:r>
      <w:r>
        <w:t>.</w:t>
      </w:r>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4A27F9">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r w:rsidRPr="00727791">
        <w:rPr>
          <w:color w:val="1F497D" w:themeColor="text2"/>
        </w:rPr>
        <w:t>xyz</w:t>
      </w:r>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xyz</w:t>
      </w:r>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r w:rsidRPr="002438BB">
        <w:rPr>
          <w:lang w:val="ru-RU"/>
        </w:rPr>
        <w:t>print_MC_MD_energy</w:t>
      </w:r>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фс)</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r w:rsidRPr="00DA5962">
        <w:rPr>
          <w:i/>
        </w:rPr>
        <w:t>E</w:t>
      </w:r>
      <w:r w:rsidRPr="00DA5962">
        <w:rPr>
          <w:i/>
          <w:vertAlign w:val="subscript"/>
        </w:rPr>
        <w:t>cutoff</w:t>
      </w:r>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r w:rsidRPr="00DA5962">
        <w:rPr>
          <w:i/>
        </w:rPr>
        <w:t>E</w:t>
      </w:r>
      <w:r w:rsidRPr="00DA5962">
        <w:rPr>
          <w:i/>
          <w:vertAlign w:val="subscript"/>
        </w:rPr>
        <w:t>cutoff</w:t>
      </w:r>
      <w:r>
        <w:rPr>
          <w:lang w:val="ru-RU"/>
        </w:rPr>
        <w:t xml:space="preserve">. При этом атомам передается остаточная кинетическая и потенциальная энергия дырки (равная </w:t>
      </w:r>
      <w:r w:rsidRPr="00DA5962">
        <w:rPr>
          <w:i/>
        </w:rPr>
        <w:t>E</w:t>
      </w:r>
      <w:r w:rsidRPr="00DA5962">
        <w:rPr>
          <w:i/>
          <w:vertAlign w:val="subscript"/>
        </w:rPr>
        <w:t>gap</w:t>
      </w:r>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lastRenderedPageBreak/>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above_cutoff</w:t>
      </w:r>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r w:rsidR="00561B6A" w:rsidRPr="004A51E1">
        <w:rPr>
          <w:color w:val="1F497D" w:themeColor="text2"/>
        </w:rPr>
        <w:t>dat</w:t>
      </w:r>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0" w:name="_Toc93747232"/>
      <w:r w:rsidRPr="00F61930">
        <w:t>References</w:t>
      </w:r>
      <w:bookmarkEnd w:id="50"/>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xml:space="preserve">, 2015th ed. (NUCLEAR ENERGY AGENCY, Organisation for Economic </w:t>
      </w:r>
      <w:r w:rsidRPr="0011067F">
        <w:rPr>
          <w:noProof/>
        </w:rPr>
        <w:lastRenderedPageBreak/>
        <w:t>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 xml:space="preserve">How the Choice of Model Dielectric Function Affects the Calculated </w:t>
      </w:r>
      <w:r w:rsidRPr="0011067F">
        <w:rPr>
          <w:i/>
          <w:iCs/>
          <w:noProof/>
        </w:rPr>
        <w:lastRenderedPageBreak/>
        <w:t>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1" w:name="_Toc93747233"/>
      <w:r>
        <w:rPr>
          <w:lang w:val="ru-RU"/>
        </w:rPr>
        <w:lastRenderedPageBreak/>
        <w:t>Пожелания на будущее</w:t>
      </w:r>
      <w:bookmarkEnd w:id="51"/>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Я бы добавил в Output_total число вышедших электронов, как в Т3, чтобы можно было легко отнормироват</w:t>
      </w:r>
      <w:r>
        <w:rPr>
          <w:lang w:val="ru-RU"/>
        </w:rPr>
        <w:t>ь.</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2" w:name="_Toc93747234"/>
      <w:r w:rsidRPr="002E73EB">
        <w:rPr>
          <w:lang w:val="ru-RU"/>
        </w:rPr>
        <w:t>Лог изменений</w:t>
      </w:r>
      <w:bookmarkEnd w:id="52"/>
    </w:p>
    <w:p w14:paraId="65211461" w14:textId="77777777" w:rsidR="003A7F8D" w:rsidRPr="00EC05FD" w:rsidRDefault="003A7F8D" w:rsidP="00C802C8">
      <w:pPr>
        <w:ind w:firstLine="0"/>
      </w:pPr>
    </w:p>
    <w:p w14:paraId="274194D3" w14:textId="4FA38EBE"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566A994F" w:rsidR="00CD643A" w:rsidRP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r>
        <w:t>Stillenger</w:t>
      </w:r>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r w:rsidRPr="003C2A42">
        <w:rPr>
          <w:lang w:val="ru-RU"/>
        </w:rPr>
        <w:t>print_LAMMPS</w:t>
      </w:r>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lastRenderedPageBreak/>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r w:rsidR="00921F3E">
        <w:t>meV</w:t>
      </w:r>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Исправлен баг в Оже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ТРЕКИСе: считывание МД параметров из входных данных, МД потенциалы, МД алгоритмы, и т.п.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r w:rsidR="00E55385" w:rsidRPr="00E55385">
        <w:rPr>
          <w:lang w:val="ru-RU"/>
        </w:rPr>
        <w:t>MD_input</w:t>
      </w:r>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Исправление проблемы, возникающей в определении времени рассеяния в случае больше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r>
        <w:t>Comunication</w:t>
      </w:r>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lastRenderedPageBreak/>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Блохом. Т.е. наша модель, на самом деле, работает до очень высоких энергий – вплоть до поправок Линдхарда-Сёрсена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Мермина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Мермина)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Мермина)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Исправлен баг в определении оболочки при ударной ионизации в кампаундах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lastRenderedPageBreak/>
        <w:t xml:space="preserve">Исправлен </w:t>
      </w:r>
      <w:r>
        <w:rPr>
          <w:lang w:val="ru-RU"/>
        </w:rPr>
        <w:t>баг при задании оболочки во время Оже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Оже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беррилий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Исправлена ошибка в выборе оболочки при ионизации (недооценка вклада валентной зоны в компаундах из-за неправильного домноже</w:t>
      </w:r>
      <w:r w:rsidR="00A85195">
        <w:rPr>
          <w:lang w:val="ru-RU"/>
        </w:rPr>
        <w:t>н</w:t>
      </w:r>
      <w:r>
        <w:rPr>
          <w:lang w:val="ru-RU"/>
        </w:rPr>
        <w:t xml:space="preserve">ния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r>
        <w:t>minloc</w:t>
      </w:r>
      <w:r>
        <w:rPr>
          <w:lang w:val="ru-RU"/>
        </w:rPr>
        <w:t xml:space="preserve"> процедуре как 1, когда в массиве </w:t>
      </w:r>
      <w:r>
        <w:t>MASK</w:t>
      </w:r>
      <w:r>
        <w:rPr>
          <w:lang w:val="ru-RU"/>
        </w:rPr>
        <w:t xml:space="preserve"> даёт все элементы </w:t>
      </w:r>
      <w:r w:rsidRPr="003A7F8D">
        <w:rPr>
          <w:lang w:val="ru-RU"/>
        </w:rPr>
        <w:t>.</w:t>
      </w:r>
      <w:r>
        <w:t>false</w:t>
      </w:r>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assume noold_maxminloc</w:t>
      </w:r>
      <w:r>
        <w:rPr>
          <w:rFonts w:ascii="Tahoma" w:hAnsi="Tahoma" w:cs="Tahoma"/>
          <w:color w:val="555555"/>
          <w:shd w:val="clear" w:color="auto" w:fill="FFFFFF"/>
          <w:lang w:val="ru-RU"/>
        </w:rPr>
        <w:t xml:space="preserve"> </w:t>
      </w:r>
      <w:r w:rsidRPr="004A27F9">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lastRenderedPageBreak/>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r w:rsidR="004364C3">
        <w:t>Tgrid</w:t>
      </w:r>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t>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т.о.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Исправлен вызов гнуплот</w:t>
      </w:r>
      <w:r w:rsidR="00274D52">
        <w:rPr>
          <w:lang w:val="ru-RU"/>
        </w:rPr>
        <w:t>а</w:t>
      </w:r>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лючение создания гнуплот-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lastRenderedPageBreak/>
        <w:t>Добавлена возможность выбрать, в</w:t>
      </w:r>
      <w:r w:rsidRPr="00633881">
        <w:rPr>
          <w:lang w:val="ru-RU"/>
        </w:rPr>
        <w:t xml:space="preserve"> каком формате gnuplot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r w:rsidRPr="00633881">
        <w:rPr>
          <w:lang w:val="ru-RU"/>
        </w:rPr>
        <w:t>eps, jpeg, gif, png, pdf.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файл </w:t>
      </w:r>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Исправлен баг в моделировании Бремзштралунга</w:t>
      </w:r>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Source_files</w:t>
      </w:r>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r>
        <w:t>Makefile</w:t>
      </w:r>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07A09" w14:textId="77777777" w:rsidR="00747A79" w:rsidRDefault="00747A79" w:rsidP="00F87CE8">
      <w:r>
        <w:separator/>
      </w:r>
    </w:p>
  </w:endnote>
  <w:endnote w:type="continuationSeparator" w:id="0">
    <w:p w14:paraId="5C1A7F73" w14:textId="77777777" w:rsidR="00747A79" w:rsidRDefault="00747A79"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FA514" w14:textId="77777777" w:rsidR="00747A79" w:rsidRDefault="00747A79" w:rsidP="00F87CE8">
      <w:r>
        <w:separator/>
      </w:r>
    </w:p>
  </w:footnote>
  <w:footnote w:type="continuationSeparator" w:id="0">
    <w:p w14:paraId="7AD5C73D" w14:textId="77777777" w:rsidR="00747A79" w:rsidRDefault="00747A79" w:rsidP="00F87CE8">
      <w:r>
        <w:continuationSeparator/>
      </w:r>
    </w:p>
  </w:footnote>
  <w:footnote w:id="1">
    <w:p w14:paraId="6FA6FA4B" w14:textId="77777777" w:rsidR="00A22572" w:rsidRPr="00AD213D" w:rsidRDefault="00A22572" w:rsidP="00F87CE8">
      <w:pPr>
        <w:pStyle w:val="FootnoteText"/>
        <w:rPr>
          <w:lang w:val="ru-RU"/>
        </w:rPr>
      </w:pPr>
      <w:r w:rsidRPr="004A27F9">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r>
        <w:rPr>
          <w:lang w:val="ru-RU"/>
        </w:rPr>
        <w:t>См. например Маркус А. «С</w:t>
      </w:r>
      <w:r w:rsidRPr="008B10AF">
        <w:rPr>
          <w:lang w:val="ru-RU"/>
        </w:rPr>
        <w:t xml:space="preserve">овременный </w:t>
      </w:r>
      <w:proofErr w:type="spellStart"/>
      <w:r w:rsidRPr="008B10AF">
        <w:rPr>
          <w:lang w:val="ru-RU"/>
        </w:rPr>
        <w:t>Fortran</w:t>
      </w:r>
      <w:proofErr w:type="spellEnd"/>
      <w:r w:rsidRPr="008B10AF">
        <w:rPr>
          <w:lang w:val="ru-RU"/>
        </w:rPr>
        <w:t xml:space="preserve">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4A27F9">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7" w:history="1">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hyperlink>
    </w:p>
  </w:footnote>
  <w:footnote w:id="9">
    <w:p w14:paraId="1C8A8F62" w14:textId="77777777" w:rsidR="00A22572" w:rsidRPr="002724C9" w:rsidRDefault="00A22572" w:rsidP="002724C9">
      <w:pPr>
        <w:pStyle w:val="FootnoteText"/>
        <w:rPr>
          <w:lang w:val="ru-RU"/>
        </w:rPr>
      </w:pPr>
      <w:r w:rsidRPr="004A27F9">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4A27F9">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4A27F9">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4A27F9">
        <w:rPr>
          <w:rStyle w:val="FootnoteReference"/>
        </w:rPr>
        <w:footnoteRef/>
      </w:r>
      <w:r w:rsidRPr="0058104E">
        <w:rPr>
          <w:lang w:val="ru-RU"/>
        </w:rPr>
        <w:t xml:space="preserve"> </w:t>
      </w:r>
      <w:r>
        <w:rPr>
          <w:lang w:val="ru-RU"/>
        </w:rPr>
        <w:t xml:space="preserve">См. 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proofErr w:type="spellStart"/>
        <w:r w:rsidRPr="00133EF1">
          <w:rPr>
            <w:rStyle w:val="Hyperlink"/>
          </w:rPr>
          <w:t>tutorialspoint</w:t>
        </w:r>
        <w:proofErr w:type="spellEnd"/>
        <w:r w:rsidRPr="0058104E">
          <w:rPr>
            <w:rStyle w:val="Hyperlink"/>
            <w:lang w:val="ru-RU"/>
          </w:rPr>
          <w:t>.</w:t>
        </w:r>
        <w:r w:rsidRPr="00133EF1">
          <w:rPr>
            <w:rStyle w:val="Hyperlink"/>
          </w:rPr>
          <w:t>com</w:t>
        </w:r>
        <w:r w:rsidRPr="0058104E">
          <w:rPr>
            <w:rStyle w:val="Hyperlink"/>
            <w:lang w:val="ru-RU"/>
          </w:rPr>
          <w:t>/</w:t>
        </w:r>
        <w:proofErr w:type="spellStart"/>
        <w:r w:rsidRPr="00133EF1">
          <w:rPr>
            <w:rStyle w:val="Hyperlink"/>
          </w:rPr>
          <w:t>unix</w:t>
        </w:r>
        <w:proofErr w:type="spellEnd"/>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hyperlink>
    </w:p>
  </w:footnote>
  <w:footnote w:id="18">
    <w:p w14:paraId="2DD38BAA" w14:textId="77777777" w:rsidR="00A22572" w:rsidRPr="003C2A42" w:rsidRDefault="00A22572">
      <w:pPr>
        <w:pStyle w:val="FootnoteText"/>
        <w:rPr>
          <w:lang w:val="ru-RU"/>
        </w:rPr>
      </w:pPr>
      <w:r>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proofErr w:type="spellStart"/>
        <w:r w:rsidRPr="000D4FED">
          <w:rPr>
            <w:rStyle w:val="Hyperlink"/>
          </w:rPr>
          <w:t>lammps</w:t>
        </w:r>
        <w:proofErr w:type="spellEnd"/>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4A27F9">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proofErr w:type="spellStart"/>
        <w:r>
          <w:rPr>
            <w:rStyle w:val="Hyperlink"/>
          </w:rPr>
          <w:t>gnuplot</w:t>
        </w:r>
        <w:proofErr w:type="spellEnd"/>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4A27F9">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4A27F9">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8"/>
  </w:num>
  <w:num w:numId="2">
    <w:abstractNumId w:val="10"/>
  </w:num>
  <w:num w:numId="3">
    <w:abstractNumId w:val="19"/>
  </w:num>
  <w:num w:numId="4">
    <w:abstractNumId w:val="41"/>
  </w:num>
  <w:num w:numId="5">
    <w:abstractNumId w:val="38"/>
  </w:num>
  <w:num w:numId="6">
    <w:abstractNumId w:val="28"/>
  </w:num>
  <w:num w:numId="7">
    <w:abstractNumId w:val="21"/>
  </w:num>
  <w:num w:numId="8">
    <w:abstractNumId w:val="15"/>
  </w:num>
  <w:num w:numId="9">
    <w:abstractNumId w:val="7"/>
  </w:num>
  <w:num w:numId="10">
    <w:abstractNumId w:val="5"/>
  </w:num>
  <w:num w:numId="11">
    <w:abstractNumId w:val="6"/>
  </w:num>
  <w:num w:numId="12">
    <w:abstractNumId w:val="32"/>
  </w:num>
  <w:num w:numId="13">
    <w:abstractNumId w:val="30"/>
  </w:num>
  <w:num w:numId="14">
    <w:abstractNumId w:val="9"/>
  </w:num>
  <w:num w:numId="15">
    <w:abstractNumId w:val="22"/>
  </w:num>
  <w:num w:numId="16">
    <w:abstractNumId w:val="11"/>
  </w:num>
  <w:num w:numId="17">
    <w:abstractNumId w:val="0"/>
  </w:num>
  <w:num w:numId="18">
    <w:abstractNumId w:val="1"/>
  </w:num>
  <w:num w:numId="19">
    <w:abstractNumId w:val="33"/>
  </w:num>
  <w:num w:numId="20">
    <w:abstractNumId w:val="26"/>
  </w:num>
  <w:num w:numId="21">
    <w:abstractNumId w:val="25"/>
  </w:num>
  <w:num w:numId="22">
    <w:abstractNumId w:val="34"/>
  </w:num>
  <w:num w:numId="23">
    <w:abstractNumId w:val="35"/>
  </w:num>
  <w:num w:numId="24">
    <w:abstractNumId w:val="40"/>
  </w:num>
  <w:num w:numId="25">
    <w:abstractNumId w:val="39"/>
  </w:num>
  <w:num w:numId="26">
    <w:abstractNumId w:val="29"/>
  </w:num>
  <w:num w:numId="27">
    <w:abstractNumId w:val="2"/>
  </w:num>
  <w:num w:numId="28">
    <w:abstractNumId w:val="44"/>
  </w:num>
  <w:num w:numId="29">
    <w:abstractNumId w:val="4"/>
  </w:num>
  <w:num w:numId="30">
    <w:abstractNumId w:val="42"/>
  </w:num>
  <w:num w:numId="31">
    <w:abstractNumId w:val="14"/>
  </w:num>
  <w:num w:numId="32">
    <w:abstractNumId w:val="16"/>
  </w:num>
  <w:num w:numId="33">
    <w:abstractNumId w:val="3"/>
  </w:num>
  <w:num w:numId="34">
    <w:abstractNumId w:val="45"/>
  </w:num>
  <w:num w:numId="35">
    <w:abstractNumId w:val="13"/>
  </w:num>
  <w:num w:numId="36">
    <w:abstractNumId w:val="47"/>
  </w:num>
  <w:num w:numId="37">
    <w:abstractNumId w:val="37"/>
  </w:num>
  <w:num w:numId="38">
    <w:abstractNumId w:val="27"/>
  </w:num>
  <w:num w:numId="39">
    <w:abstractNumId w:val="31"/>
  </w:num>
  <w:num w:numId="40">
    <w:abstractNumId w:val="43"/>
  </w:num>
  <w:num w:numId="41">
    <w:abstractNumId w:val="20"/>
  </w:num>
  <w:num w:numId="42">
    <w:abstractNumId w:val="17"/>
  </w:num>
  <w:num w:numId="43">
    <w:abstractNumId w:val="23"/>
  </w:num>
  <w:num w:numId="44">
    <w:abstractNumId w:val="24"/>
  </w:num>
  <w:num w:numId="45">
    <w:abstractNumId w:val="12"/>
  </w:num>
  <w:num w:numId="46">
    <w:abstractNumId w:val="36"/>
  </w:num>
  <w:num w:numId="47">
    <w:abstractNumId w:val="46"/>
  </w:num>
  <w:num w:numId="48">
    <w:abstractNumId w:val="1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qgUA2lRcTy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828"/>
    <w:rsid w:val="00100A25"/>
    <w:rsid w:val="00101E4E"/>
    <w:rsid w:val="0010444B"/>
    <w:rsid w:val="0011067F"/>
    <w:rsid w:val="00112C79"/>
    <w:rsid w:val="00113105"/>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890"/>
    <w:rsid w:val="005C7BD9"/>
    <w:rsid w:val="005D609A"/>
    <w:rsid w:val="005D652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24E3F"/>
    <w:rsid w:val="00727791"/>
    <w:rsid w:val="0073161F"/>
    <w:rsid w:val="00735D00"/>
    <w:rsid w:val="00737DAC"/>
    <w:rsid w:val="00744169"/>
    <w:rsid w:val="00747A7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61DC2"/>
    <w:rsid w:val="00A65233"/>
    <w:rsid w:val="00A70C8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D8"/>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11A6"/>
    <w:rsid w:val="00E14FE7"/>
    <w:rsid w:val="00E171AC"/>
    <w:rsid w:val="00E20AAB"/>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s.iaea.org/photonuclear/"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5</TotalTime>
  <Pages>53</Pages>
  <Words>40836</Words>
  <Characters>232771</Characters>
  <Application>Microsoft Office Word</Application>
  <DocSecurity>0</DocSecurity>
  <Lines>1939</Lines>
  <Paragraphs>54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7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01</cp:revision>
  <dcterms:created xsi:type="dcterms:W3CDTF">2021-10-24T16:26:00Z</dcterms:created>
  <dcterms:modified xsi:type="dcterms:W3CDTF">2022-09-0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